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12E12D5" w:rsidR="0077427E" w:rsidRPr="001E7519" w:rsidRDefault="00E4202C"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16"/>
          <w:szCs w:val="16"/>
        </w:rPr>
        <w:drawing>
          <wp:anchor distT="0" distB="0" distL="114300" distR="114300" simplePos="0" relativeHeight="251704319" behindDoc="0" locked="0" layoutInCell="1" allowOverlap="1" wp14:anchorId="1F4C9D94" wp14:editId="469FD4FD">
            <wp:simplePos x="0" y="0"/>
            <wp:positionH relativeFrom="column">
              <wp:posOffset>4623436</wp:posOffset>
            </wp:positionH>
            <wp:positionV relativeFrom="paragraph">
              <wp:posOffset>3721100</wp:posOffset>
            </wp:positionV>
            <wp:extent cx="2789784" cy="4344670"/>
            <wp:effectExtent l="0" t="0" r="4445" b="0"/>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4234" cy="4351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2269" behindDoc="0" locked="0" layoutInCell="1" allowOverlap="1" wp14:anchorId="46B4461E" wp14:editId="558BFA1A">
                <wp:simplePos x="0" y="0"/>
                <wp:positionH relativeFrom="column">
                  <wp:posOffset>5893434</wp:posOffset>
                </wp:positionH>
                <wp:positionV relativeFrom="paragraph">
                  <wp:posOffset>6723383</wp:posOffset>
                </wp:positionV>
                <wp:extent cx="176532" cy="2861310"/>
                <wp:effectExtent l="3810" t="0" r="5080" b="5080"/>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176532" cy="286131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242 h 9869"/>
                            <a:gd name="connsiteX1" fmla="*/ 10000 w 10000"/>
                            <a:gd name="connsiteY1" fmla="*/ 0 h 9869"/>
                            <a:gd name="connsiteX2" fmla="*/ 10000 w 10000"/>
                            <a:gd name="connsiteY2" fmla="*/ 9869 h 9869"/>
                            <a:gd name="connsiteX3" fmla="*/ 51 w 10000"/>
                            <a:gd name="connsiteY3" fmla="*/ 9869 h 9869"/>
                            <a:gd name="connsiteX4" fmla="*/ 24 w 10000"/>
                            <a:gd name="connsiteY4" fmla="*/ 242 h 9869"/>
                            <a:gd name="connsiteX0" fmla="*/ 24 w 10163"/>
                            <a:gd name="connsiteY0" fmla="*/ 245 h 10000"/>
                            <a:gd name="connsiteX1" fmla="*/ 10163 w 10163"/>
                            <a:gd name="connsiteY1" fmla="*/ 0 h 10000"/>
                            <a:gd name="connsiteX2" fmla="*/ 10000 w 10163"/>
                            <a:gd name="connsiteY2" fmla="*/ 10000 h 10000"/>
                            <a:gd name="connsiteX3" fmla="*/ 51 w 10163"/>
                            <a:gd name="connsiteY3" fmla="*/ 10000 h 10000"/>
                            <a:gd name="connsiteX4" fmla="*/ 24 w 10163"/>
                            <a:gd name="connsiteY4" fmla="*/ 245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63" h="10000">
                              <a:moveTo>
                                <a:pt x="24" y="245"/>
                              </a:moveTo>
                              <a:lnTo>
                                <a:pt x="10163" y="0"/>
                              </a:lnTo>
                              <a:cubicBezTo>
                                <a:pt x="10109" y="3333"/>
                                <a:pt x="10054" y="6667"/>
                                <a:pt x="10000" y="10000"/>
                              </a:cubicBezTo>
                              <a:lnTo>
                                <a:pt x="51" y="10000"/>
                              </a:lnTo>
                              <a:cubicBezTo>
                                <a:pt x="141" y="6748"/>
                                <a:pt x="-67" y="3497"/>
                                <a:pt x="24" y="245"/>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92FAE" id="Manual Input 165" o:spid="_x0000_s1026" style="position:absolute;margin-left:464.05pt;margin-top:529.4pt;width:13.9pt;height:225.3pt;rotation:90;flip:x;z-index:251702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63,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" path="m24,245l10163,v-54,3333,-109,6667,-163,10000l51,10000c141,6748,-67,3497,24,245xe" fillcolor="#f9983d" stroked="f">
                <v:fill opacity="32896f"/>
                <v:path arrowok="t" o:connecttype="custom" o:connectlocs="417,70102;176532,0;173701,2861310;886,2861310;417,70102"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3472" behindDoc="0" locked="0" layoutInCell="1" allowOverlap="1" wp14:anchorId="3C999D63" wp14:editId="10677D7F">
                <wp:simplePos x="0" y="0"/>
                <wp:positionH relativeFrom="column">
                  <wp:posOffset>3027554</wp:posOffset>
                </wp:positionH>
                <wp:positionV relativeFrom="paragraph">
                  <wp:posOffset>736473</wp:posOffset>
                </wp:positionV>
                <wp:extent cx="158922" cy="5812337"/>
                <wp:effectExtent l="5397" t="0" r="0" b="0"/>
                <wp:wrapNone/>
                <wp:docPr id="33" name="Manual Input 165"/>
                <wp:cNvGraphicFramePr/>
                <a:graphic xmlns:a="http://schemas.openxmlformats.org/drawingml/2006/main">
                  <a:graphicData uri="http://schemas.microsoft.com/office/word/2010/wordprocessingShape">
                    <wps:wsp>
                      <wps:cNvSpPr/>
                      <wps:spPr bwMode="auto">
                        <a:xfrm rot="16200000" flipH="1" flipV="1">
                          <a:off x="0" y="0"/>
                          <a:ext cx="158922" cy="5812337"/>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31"/>
                            <a:gd name="connsiteX1" fmla="*/ 10018 w 10018"/>
                            <a:gd name="connsiteY1" fmla="*/ 110 h 10031"/>
                            <a:gd name="connsiteX2" fmla="*/ 9569 w 10018"/>
                            <a:gd name="connsiteY2" fmla="*/ 10031 h 10031"/>
                            <a:gd name="connsiteX3" fmla="*/ 102 w 10018"/>
                            <a:gd name="connsiteY3" fmla="*/ 10031 h 10031"/>
                            <a:gd name="connsiteX4" fmla="*/ 18 w 10018"/>
                            <a:gd name="connsiteY4" fmla="*/ 0 h 10031"/>
                            <a:gd name="connsiteX0" fmla="*/ 17 w 10035"/>
                            <a:gd name="connsiteY0" fmla="*/ 0 h 10031"/>
                            <a:gd name="connsiteX1" fmla="*/ 10035 w 10035"/>
                            <a:gd name="connsiteY1" fmla="*/ 110 h 10031"/>
                            <a:gd name="connsiteX2" fmla="*/ 9586 w 10035"/>
                            <a:gd name="connsiteY2" fmla="*/ 10031 h 10031"/>
                            <a:gd name="connsiteX3" fmla="*/ 119 w 10035"/>
                            <a:gd name="connsiteY3" fmla="*/ 10031 h 10031"/>
                            <a:gd name="connsiteX4" fmla="*/ 17 w 10035"/>
                            <a:gd name="connsiteY4" fmla="*/ 0 h 10031"/>
                            <a:gd name="connsiteX0" fmla="*/ 16 w 10051"/>
                            <a:gd name="connsiteY0" fmla="*/ 0 h 10031"/>
                            <a:gd name="connsiteX1" fmla="*/ 10051 w 10051"/>
                            <a:gd name="connsiteY1" fmla="*/ 110 h 10031"/>
                            <a:gd name="connsiteX2" fmla="*/ 9602 w 10051"/>
                            <a:gd name="connsiteY2" fmla="*/ 10031 h 10031"/>
                            <a:gd name="connsiteX3" fmla="*/ 135 w 10051"/>
                            <a:gd name="connsiteY3" fmla="*/ 10031 h 10031"/>
                            <a:gd name="connsiteX4" fmla="*/ 16 w 10051"/>
                            <a:gd name="connsiteY4" fmla="*/ 0 h 1003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51" h="10031">
                              <a:moveTo>
                                <a:pt x="16" y="0"/>
                              </a:moveTo>
                              <a:lnTo>
                                <a:pt x="10051" y="110"/>
                              </a:lnTo>
                              <a:cubicBezTo>
                                <a:pt x="9902" y="3417"/>
                                <a:pt x="9751" y="6724"/>
                                <a:pt x="9602" y="10031"/>
                              </a:cubicBezTo>
                              <a:lnTo>
                                <a:pt x="135" y="10031"/>
                              </a:lnTo>
                              <a:cubicBezTo>
                                <a:pt x="220" y="6771"/>
                                <a:pt x="-71" y="3258"/>
                                <a:pt x="16"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27D5F" id="Manual Input 165" o:spid="_x0000_s1026" style="position:absolute;margin-left:238.4pt;margin-top:58pt;width:12.5pt;height:457.65pt;rotation:-90;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51,100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" path="m16,l10051,110v-149,3307,-300,6614,-449,9921l135,10031c220,6771,-71,3258,16,xe" fillcolor="#f9983d" stroked="f">
                <v:fill opacity="32639f"/>
                <v:path arrowok="t" o:connecttype="custom" o:connectlocs="253,0;158922,63738;151823,5812337;2135,5812337;253,0"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3294" behindDoc="0" locked="0" layoutInCell="1" allowOverlap="1" wp14:anchorId="10FD82D1" wp14:editId="0E725269">
                <wp:simplePos x="0" y="0"/>
                <wp:positionH relativeFrom="column">
                  <wp:posOffset>6689885</wp:posOffset>
                </wp:positionH>
                <wp:positionV relativeFrom="paragraph">
                  <wp:posOffset>3014504</wp:posOffset>
                </wp:positionV>
                <wp:extent cx="160972" cy="1276985"/>
                <wp:effectExtent l="635" t="0" r="5080" b="5080"/>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160972" cy="127698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41" h="10000">
                              <a:moveTo>
                                <a:pt x="20" y="453"/>
                              </a:moveTo>
                              <a:lnTo>
                                <a:pt x="10041" y="0"/>
                              </a:lnTo>
                              <a:lnTo>
                                <a:pt x="10041" y="10000"/>
                              </a:lnTo>
                              <a:lnTo>
                                <a:pt x="92" y="10000"/>
                              </a:lnTo>
                              <a:cubicBezTo>
                                <a:pt x="182" y="6727"/>
                                <a:pt x="-71" y="3725"/>
                                <a:pt x="20" y="453"/>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D5256" id="Manual Input 165" o:spid="_x0000_s1026" style="position:absolute;margin-left:526.75pt;margin-top:237.35pt;width:12.65pt;height:100.55pt;rotation:90;flip:x;z-index:251703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4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" path="m20,453l10041,r,10000l92,10000c182,6727,-71,3725,20,453xe" fillcolor="#f9983d" stroked="f">
                <v:fill opacity="32639f"/>
                <v:path arrowok="t" o:connecttype="custom" o:connectlocs="321,57847;160972,0;160972,1276985;1475,1276985;321,57847" o:connectangles="0,0,0,0,0"/>
              </v:shape>
            </w:pict>
          </mc:Fallback>
        </mc:AlternateContent>
      </w:r>
      <w:r w:rsidR="00805B6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8592" behindDoc="0" locked="0" layoutInCell="1" allowOverlap="1" wp14:anchorId="0D50E554" wp14:editId="2D3C69CB">
                <wp:simplePos x="0" y="0"/>
                <wp:positionH relativeFrom="column">
                  <wp:posOffset>2247265</wp:posOffset>
                </wp:positionH>
                <wp:positionV relativeFrom="paragraph">
                  <wp:posOffset>6012180</wp:posOffset>
                </wp:positionV>
                <wp:extent cx="179711" cy="4281805"/>
                <wp:effectExtent l="6350" t="0" r="4445" b="4445"/>
                <wp:wrapNone/>
                <wp:docPr id="36" name="Manual Input 165"/>
                <wp:cNvGraphicFramePr/>
                <a:graphic xmlns:a="http://schemas.openxmlformats.org/drawingml/2006/main">
                  <a:graphicData uri="http://schemas.microsoft.com/office/word/2010/wordprocessingShape">
                    <wps:wsp>
                      <wps:cNvSpPr/>
                      <wps:spPr bwMode="auto">
                        <a:xfrm rot="16200000" flipH="1" flipV="1">
                          <a:off x="0" y="0"/>
                          <a:ext cx="179711" cy="428180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00"/>
                            <a:gd name="connsiteX1" fmla="*/ 10018 w 10018"/>
                            <a:gd name="connsiteY1" fmla="*/ 79 h 10000"/>
                            <a:gd name="connsiteX2" fmla="*/ 9569 w 10018"/>
                            <a:gd name="connsiteY2" fmla="*/ 10000 h 10000"/>
                            <a:gd name="connsiteX3" fmla="*/ 102 w 10018"/>
                            <a:gd name="connsiteY3" fmla="*/ 10000 h 10000"/>
                            <a:gd name="connsiteX4" fmla="*/ 18 w 10018"/>
                            <a:gd name="connsiteY4" fmla="*/ 0 h 10000"/>
                            <a:gd name="connsiteX0" fmla="*/ 18 w 10018"/>
                            <a:gd name="connsiteY0" fmla="*/ 0 h 10000"/>
                            <a:gd name="connsiteX1" fmla="*/ 10018 w 10018"/>
                            <a:gd name="connsiteY1" fmla="*/ 162 h 10000"/>
                            <a:gd name="connsiteX2" fmla="*/ 9569 w 10018"/>
                            <a:gd name="connsiteY2" fmla="*/ 10000 h 10000"/>
                            <a:gd name="connsiteX3" fmla="*/ 102 w 10018"/>
                            <a:gd name="connsiteY3" fmla="*/ 10000 h 10000"/>
                            <a:gd name="connsiteX4" fmla="*/ 18 w 10018"/>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18" h="10000">
                              <a:moveTo>
                                <a:pt x="18" y="0"/>
                              </a:moveTo>
                              <a:lnTo>
                                <a:pt x="10018" y="162"/>
                              </a:lnTo>
                              <a:cubicBezTo>
                                <a:pt x="9869" y="3469"/>
                                <a:pt x="9718" y="6693"/>
                                <a:pt x="9569" y="10000"/>
                              </a:cubicBezTo>
                              <a:lnTo>
                                <a:pt x="102" y="10000"/>
                              </a:lnTo>
                              <a:cubicBezTo>
                                <a:pt x="187" y="6740"/>
                                <a:pt x="-69" y="3258"/>
                                <a:pt x="18"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09172" id="Manual Input 165" o:spid="_x0000_s1026" style="position:absolute;margin-left:176.95pt;margin-top:473.4pt;width:14.15pt;height:337.15pt;rotation:-90;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18,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" path="m18,l10018,162v-149,3307,-300,6531,-449,9838l102,10000c187,6740,-69,3258,18,xe" fillcolor="#f9983d" stroked="f">
                <v:fill opacity="32639f"/>
                <v:path arrowok="t" o:connecttype="custom" o:connectlocs="323,0;179711,69365;171656,4281805;1830,4281805;323,0" o:connectangles="0,0,0,0,0"/>
              </v:shape>
            </w:pict>
          </mc:Fallback>
        </mc:AlternateContent>
      </w:r>
      <w:r w:rsidR="00805B6C">
        <w:rPr>
          <w:rFonts w:ascii="Open Sans" w:eastAsia="DejaVu Sans Condensed" w:hAnsi="Open Sans" w:cs="DejaVu Sans Condensed"/>
          <w:noProof/>
          <w:sz w:val="16"/>
          <w:szCs w:val="16"/>
        </w:rPr>
        <w:drawing>
          <wp:anchor distT="0" distB="0" distL="114300" distR="114300" simplePos="0" relativeHeight="251759616" behindDoc="0" locked="0" layoutInCell="1" allowOverlap="1" wp14:anchorId="31636C61" wp14:editId="7418C943">
            <wp:simplePos x="0" y="0"/>
            <wp:positionH relativeFrom="column">
              <wp:posOffset>193040</wp:posOffset>
            </wp:positionH>
            <wp:positionV relativeFrom="paragraph">
              <wp:posOffset>3721100</wp:posOffset>
            </wp:positionV>
            <wp:extent cx="6194168" cy="4347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extLst>
                        <a:ext uri="{28A0092B-C50C-407E-A947-70E740481C1C}">
                          <a14:useLocalDpi xmlns:a14="http://schemas.microsoft.com/office/drawing/2010/main" val="0"/>
                        </a:ext>
                      </a:extLst>
                    </a:blip>
                    <a:stretch>
                      <a:fillRect/>
                    </a:stretch>
                  </pic:blipFill>
                  <pic:spPr bwMode="auto">
                    <a:xfrm>
                      <a:off x="0" y="0"/>
                      <a:ext cx="6194168" cy="434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579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72154580">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4863C4" w:rsidRDefault="004863C4" w:rsidP="0077427E">
                              <w:pPr>
                                <w:jc w:val="center"/>
                              </w:pPr>
                            </w:p>
                            <w:p w14:paraId="718304E0" w14:textId="77777777" w:rsidR="004863C4" w:rsidRDefault="004863C4" w:rsidP="0077427E"/>
                            <w:p w14:paraId="4A5F038E" w14:textId="77777777" w:rsidR="004863C4" w:rsidRDefault="004863C4" w:rsidP="0077427E"/>
                            <w:p w14:paraId="3A1833EE" w14:textId="77777777" w:rsidR="004863C4" w:rsidRDefault="004863C4" w:rsidP="0077427E">
                              <w:pPr>
                                <w:tabs>
                                  <w:tab w:val="left" w:pos="1528"/>
                                </w:tabs>
                              </w:pPr>
                            </w:p>
                            <w:p w14:paraId="4D8D0707" w14:textId="77777777" w:rsidR="004863C4" w:rsidRDefault="004863C4" w:rsidP="0077427E"/>
                            <w:p w14:paraId="36538204" w14:textId="77777777" w:rsidR="004863C4" w:rsidRDefault="004863C4" w:rsidP="0077427E"/>
                            <w:p w14:paraId="3CAFB190" w14:textId="77777777" w:rsidR="004863C4" w:rsidRDefault="004863C4" w:rsidP="0077427E"/>
                            <w:p w14:paraId="3B3BC08C" w14:textId="77777777" w:rsidR="004863C4" w:rsidRDefault="004863C4" w:rsidP="0077427E"/>
                            <w:p w14:paraId="7E568F86" w14:textId="77777777" w:rsidR="004863C4" w:rsidRDefault="004863C4" w:rsidP="0077427E"/>
                            <w:p w14:paraId="59CD119F" w14:textId="77777777" w:rsidR="004863C4" w:rsidRDefault="004863C4" w:rsidP="0077427E"/>
                            <w:p w14:paraId="2B29EA0A" w14:textId="77777777" w:rsidR="004863C4" w:rsidRDefault="004863C4" w:rsidP="0077427E"/>
                            <w:p w14:paraId="02043CFB" w14:textId="77777777" w:rsidR="004863C4" w:rsidRDefault="004863C4" w:rsidP="0077427E"/>
                            <w:p w14:paraId="77A41743" w14:textId="77777777" w:rsidR="004863C4" w:rsidRDefault="004863C4" w:rsidP="0077427E"/>
                            <w:p w14:paraId="6D1D5A61" w14:textId="77777777" w:rsidR="004863C4" w:rsidRDefault="004863C4" w:rsidP="0077427E"/>
                            <w:p w14:paraId="1A212185" w14:textId="77777777" w:rsidR="004863C4" w:rsidRDefault="004863C4" w:rsidP="0077427E"/>
                            <w:p w14:paraId="040F9C8C" w14:textId="77777777" w:rsidR="004863C4" w:rsidRDefault="004863C4" w:rsidP="0077427E"/>
                            <w:p w14:paraId="65F5674C" w14:textId="77777777" w:rsidR="004863C4" w:rsidRDefault="004863C4" w:rsidP="0077427E"/>
                            <w:p w14:paraId="1288B08B" w14:textId="77777777" w:rsidR="004863C4" w:rsidRDefault="004863C4" w:rsidP="0077427E"/>
                            <w:p w14:paraId="20E9877C" w14:textId="77777777" w:rsidR="004863C4" w:rsidRDefault="004863C4" w:rsidP="0077427E"/>
                            <w:p w14:paraId="39FF625C" w14:textId="77777777" w:rsidR="004863C4" w:rsidRDefault="004863C4" w:rsidP="0077427E"/>
                            <w:p w14:paraId="156D33BF" w14:textId="77777777" w:rsidR="004863C4" w:rsidRDefault="004863C4" w:rsidP="0077427E"/>
                            <w:p w14:paraId="1966F570" w14:textId="77777777" w:rsidR="004863C4" w:rsidRDefault="004863C4" w:rsidP="0077427E"/>
                            <w:p w14:paraId="1DE2955E" w14:textId="77777777" w:rsidR="004863C4" w:rsidRDefault="004863C4" w:rsidP="0077427E"/>
                            <w:p w14:paraId="1888FC29" w14:textId="77777777" w:rsidR="004863C4" w:rsidRDefault="004863C4" w:rsidP="0077427E"/>
                            <w:p w14:paraId="5A3E6F89" w14:textId="77777777" w:rsidR="004863C4" w:rsidRDefault="004863C4" w:rsidP="0077427E"/>
                            <w:p w14:paraId="2849AEEA" w14:textId="77777777" w:rsidR="004863C4" w:rsidRDefault="004863C4" w:rsidP="0077427E"/>
                            <w:p w14:paraId="2DC8202D" w14:textId="77777777" w:rsidR="004863C4" w:rsidRDefault="004863C4" w:rsidP="0077427E"/>
                            <w:p w14:paraId="718717AA" w14:textId="77777777" w:rsidR="004863C4" w:rsidRDefault="004863C4" w:rsidP="0077427E"/>
                            <w:p w14:paraId="66A3D33C" w14:textId="77777777" w:rsidR="004863C4" w:rsidRDefault="004863C4" w:rsidP="0077427E"/>
                            <w:p w14:paraId="35EB9604" w14:textId="77777777" w:rsidR="004863C4" w:rsidRDefault="004863C4" w:rsidP="0077427E"/>
                            <w:p w14:paraId="29E6DC8A" w14:textId="77777777" w:rsidR="004863C4" w:rsidRDefault="004863C4" w:rsidP="0077427E"/>
                            <w:p w14:paraId="18A75FBE" w14:textId="77777777" w:rsidR="004863C4" w:rsidRDefault="004863C4" w:rsidP="0077427E"/>
                            <w:p w14:paraId="6810CC0B" w14:textId="77777777" w:rsidR="004863C4" w:rsidRPr="0022738E" w:rsidRDefault="004863C4" w:rsidP="0077427E">
                              <w:pPr>
                                <w:tabs>
                                  <w:tab w:val="left" w:pos="3118"/>
                                </w:tabs>
                                <w:rPr>
                                  <w:highlight w:val="none"/>
                                </w:rPr>
                              </w:pPr>
                              <w:r w:rsidRPr="0022738E">
                                <w:rPr>
                                  <w:color w:val="FFFFFF" w:themeColor="background1"/>
                                  <w:highlight w:val="none"/>
                                </w:rPr>
                                <w:tab/>
                              </w:r>
                            </w:p>
                            <w:p w14:paraId="6770C1E6"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4863C4" w:rsidRDefault="004863C4" w:rsidP="0077427E"/>
                            <w:p w14:paraId="76B0065A" w14:textId="77777777" w:rsidR="004863C4" w:rsidRDefault="004863C4" w:rsidP="0077427E"/>
                            <w:p w14:paraId="59F09DDC" w14:textId="77777777" w:rsidR="004863C4" w:rsidRDefault="004863C4" w:rsidP="0077427E"/>
                            <w:p w14:paraId="7EE4E1CD" w14:textId="77777777" w:rsidR="004863C4" w:rsidRDefault="004863C4" w:rsidP="0077427E"/>
                            <w:p w14:paraId="2DB7705B" w14:textId="77777777" w:rsidR="004863C4" w:rsidRDefault="004863C4" w:rsidP="0077427E"/>
                            <w:p w14:paraId="715E28B3" w14:textId="77777777" w:rsidR="004863C4" w:rsidRDefault="004863C4" w:rsidP="0077427E">
                              <w:pPr>
                                <w:ind w:firstLine="709"/>
                              </w:pPr>
                            </w:p>
                            <w:p w14:paraId="444C4C78" w14:textId="77777777" w:rsidR="004863C4" w:rsidRDefault="004863C4" w:rsidP="0077427E">
                              <w:pPr>
                                <w:ind w:firstLine="709"/>
                              </w:pPr>
                            </w:p>
                            <w:p w14:paraId="3E1E71BC" w14:textId="77777777" w:rsidR="004863C4" w:rsidRDefault="004863C4"/>
                            <w:p w14:paraId="30FE007B" w14:textId="77777777" w:rsidR="004863C4" w:rsidRDefault="004863C4" w:rsidP="002B7BA0"/>
                            <w:p w14:paraId="1B653797" w14:textId="77777777" w:rsidR="004863C4" w:rsidRDefault="004863C4" w:rsidP="002B7BA0"/>
                            <w:p w14:paraId="15126B95" w14:textId="77777777" w:rsidR="004863C4" w:rsidRDefault="004863C4" w:rsidP="002B7BA0"/>
                            <w:p w14:paraId="7EB5F0CB" w14:textId="77777777" w:rsidR="004863C4" w:rsidRDefault="004863C4" w:rsidP="002B7BA0"/>
                            <w:p w14:paraId="24E38865" w14:textId="77777777" w:rsidR="004863C4" w:rsidRDefault="004863C4" w:rsidP="002B7BA0"/>
                            <w:p w14:paraId="47F44CDA" w14:textId="77777777" w:rsidR="004863C4" w:rsidRDefault="004863C4" w:rsidP="002B7BA0"/>
                            <w:p w14:paraId="02352FF3" w14:textId="77777777" w:rsidR="004863C4" w:rsidRDefault="004863C4" w:rsidP="002B7BA0"/>
                            <w:p w14:paraId="4D7D2E34" w14:textId="77777777" w:rsidR="004863C4" w:rsidRDefault="004863C4" w:rsidP="002B7BA0"/>
                            <w:p w14:paraId="5662722F" w14:textId="77777777" w:rsidR="004863C4" w:rsidRDefault="004863C4" w:rsidP="002B7BA0"/>
                            <w:p w14:paraId="19C35822" w14:textId="77777777" w:rsidR="004863C4" w:rsidRDefault="004863C4" w:rsidP="002B7BA0"/>
                            <w:p w14:paraId="7618C8C5" w14:textId="77777777" w:rsidR="004863C4" w:rsidRDefault="004863C4" w:rsidP="002B7BA0"/>
                            <w:p w14:paraId="2FDB2527" w14:textId="77777777" w:rsidR="004863C4" w:rsidRDefault="004863C4" w:rsidP="002B7BA0"/>
                            <w:p w14:paraId="052D1F1D" w14:textId="77777777" w:rsidR="004863C4" w:rsidRDefault="004863C4" w:rsidP="002B7BA0"/>
                            <w:p w14:paraId="2F0F5C20" w14:textId="77777777" w:rsidR="004863C4" w:rsidRDefault="004863C4" w:rsidP="002B7BA0"/>
                            <w:p w14:paraId="7B4E0120" w14:textId="77777777" w:rsidR="004863C4" w:rsidRDefault="004863C4" w:rsidP="002B7BA0"/>
                            <w:p w14:paraId="7A8E3018" w14:textId="77777777" w:rsidR="004863C4" w:rsidRDefault="004863C4" w:rsidP="002B7BA0"/>
                            <w:p w14:paraId="3BD7F225" w14:textId="77777777" w:rsidR="004863C4" w:rsidRDefault="004863C4" w:rsidP="002B7BA0"/>
                            <w:p w14:paraId="66713ECB" w14:textId="77777777" w:rsidR="004863C4" w:rsidRDefault="004863C4" w:rsidP="002B7BA0"/>
                            <w:p w14:paraId="2182EB48" w14:textId="77777777" w:rsidR="004863C4" w:rsidRDefault="004863C4" w:rsidP="002B7BA0"/>
                            <w:p w14:paraId="3688F476" w14:textId="77777777" w:rsidR="004863C4" w:rsidRDefault="004863C4" w:rsidP="002B7BA0"/>
                            <w:p w14:paraId="3F171B66" w14:textId="77777777" w:rsidR="004863C4" w:rsidRDefault="004863C4" w:rsidP="002B7BA0"/>
                            <w:p w14:paraId="7482EB4C" w14:textId="77777777" w:rsidR="004863C4" w:rsidRDefault="004863C4" w:rsidP="002B7BA0"/>
                            <w:p w14:paraId="5D89BB3E" w14:textId="77777777" w:rsidR="004863C4" w:rsidRDefault="004863C4" w:rsidP="002B7BA0"/>
                            <w:p w14:paraId="07E12473" w14:textId="77777777" w:rsidR="004863C4" w:rsidRDefault="004863C4" w:rsidP="002B7BA0"/>
                            <w:p w14:paraId="63400AF8" w14:textId="77777777" w:rsidR="004863C4" w:rsidRDefault="004863C4" w:rsidP="002B7BA0"/>
                            <w:p w14:paraId="2AF1B8F7" w14:textId="77777777" w:rsidR="004863C4" w:rsidRDefault="004863C4" w:rsidP="002B7BA0"/>
                            <w:p w14:paraId="1651B2A6" w14:textId="77777777" w:rsidR="004863C4" w:rsidRDefault="004863C4" w:rsidP="002B7BA0"/>
                            <w:p w14:paraId="573F58C1" w14:textId="77777777" w:rsidR="004863C4" w:rsidRDefault="004863C4" w:rsidP="002B7BA0"/>
                            <w:p w14:paraId="343CC4C6" w14:textId="77777777" w:rsidR="004863C4" w:rsidRDefault="004863C4" w:rsidP="002B7BA0"/>
                            <w:p w14:paraId="1A559F8C" w14:textId="77777777" w:rsidR="004863C4" w:rsidRDefault="004863C4" w:rsidP="002B7BA0"/>
                            <w:p w14:paraId="61D67980" w14:textId="77777777" w:rsidR="004863C4" w:rsidRDefault="004863C4" w:rsidP="002B7BA0"/>
                            <w:p w14:paraId="7C0013D0" w14:textId="77777777" w:rsidR="004863C4" w:rsidRDefault="004863C4" w:rsidP="002B7BA0"/>
                            <w:p w14:paraId="2A051D7B" w14:textId="77777777" w:rsidR="004863C4" w:rsidRPr="0022738E" w:rsidRDefault="004863C4" w:rsidP="002B7BA0">
                              <w:pPr>
                                <w:rPr>
                                  <w:highlight w:val="none"/>
                                </w:rPr>
                              </w:pPr>
                              <w:r w:rsidRPr="0022738E">
                                <w:rPr>
                                  <w:highlight w:val="none"/>
                                </w:rPr>
                                <w:tab/>
                              </w:r>
                            </w:p>
                            <w:p w14:paraId="2148C889" w14:textId="77777777" w:rsidR="004863C4" w:rsidRPr="0022738E" w:rsidRDefault="004863C4" w:rsidP="002B7BA0">
                              <w:pPr>
                                <w:rPr>
                                  <w:highlight w:val="none"/>
                                </w:rPr>
                              </w:pPr>
                              <w:r w:rsidRPr="0022738E">
                                <w:rPr>
                                  <w:highlight w:val="none"/>
                                </w:rPr>
                                <w:tab/>
                              </w:r>
                              <w:r w:rsidRPr="0022738E">
                                <w:rPr>
                                  <w:highlight w:val="none"/>
                                </w:rPr>
                                <w:tab/>
                              </w:r>
                            </w:p>
                            <w:p w14:paraId="0041E2E0" w14:textId="77777777" w:rsidR="004863C4" w:rsidRDefault="004863C4" w:rsidP="002B7BA0"/>
                            <w:p w14:paraId="7AA95A34" w14:textId="77777777" w:rsidR="004863C4" w:rsidRDefault="004863C4" w:rsidP="002B7BA0"/>
                            <w:p w14:paraId="4DF66AE3" w14:textId="77777777" w:rsidR="004863C4" w:rsidRDefault="004863C4" w:rsidP="002B7BA0"/>
                            <w:p w14:paraId="016F6135" w14:textId="77777777" w:rsidR="004863C4" w:rsidRDefault="004863C4" w:rsidP="002B7BA0"/>
                            <w:p w14:paraId="28F0E075" w14:textId="77777777" w:rsidR="004863C4" w:rsidRDefault="004863C4" w:rsidP="002B7BA0"/>
                            <w:p w14:paraId="3BDFB6CE" w14:textId="77777777" w:rsidR="004863C4" w:rsidRDefault="004863C4" w:rsidP="002B7BA0"/>
                            <w:p w14:paraId="1074DB10" w14:textId="77777777" w:rsidR="004863C4" w:rsidRDefault="004863C4" w:rsidP="002B7BA0"/>
                            <w:p w14:paraId="6E04A4EA" w14:textId="77777777" w:rsidR="00271A85" w:rsidRDefault="00271A85"/>
                            <w:p w14:paraId="1C0CF820" w14:textId="71698F45" w:rsidR="004863C4" w:rsidRDefault="004863C4" w:rsidP="00BB7F4B"/>
                            <w:p w14:paraId="3897AB1B" w14:textId="77777777" w:rsidR="004863C4" w:rsidRDefault="004863C4" w:rsidP="00BB7F4B"/>
                            <w:p w14:paraId="2D8C0F97" w14:textId="77777777" w:rsidR="004863C4" w:rsidRDefault="004863C4" w:rsidP="00BB7F4B"/>
                            <w:p w14:paraId="713ED318" w14:textId="77777777" w:rsidR="004863C4" w:rsidRDefault="004863C4" w:rsidP="00BB7F4B"/>
                            <w:p w14:paraId="12352540" w14:textId="77777777" w:rsidR="004863C4" w:rsidRDefault="004863C4" w:rsidP="00BB7F4B"/>
                            <w:p w14:paraId="1BE2C086" w14:textId="77777777" w:rsidR="004863C4" w:rsidRDefault="004863C4" w:rsidP="00BB7F4B"/>
                            <w:p w14:paraId="650097F7" w14:textId="77777777" w:rsidR="004863C4" w:rsidRDefault="004863C4" w:rsidP="00BB7F4B"/>
                            <w:p w14:paraId="62D2BCEA" w14:textId="77777777" w:rsidR="004863C4" w:rsidRDefault="004863C4" w:rsidP="00BB7F4B"/>
                            <w:p w14:paraId="49A64336" w14:textId="77777777" w:rsidR="004863C4" w:rsidRDefault="004863C4" w:rsidP="00BB7F4B"/>
                            <w:p w14:paraId="0A6D3F2B" w14:textId="77777777" w:rsidR="004863C4" w:rsidRDefault="004863C4" w:rsidP="00BB7F4B"/>
                            <w:p w14:paraId="1C1D1237" w14:textId="77777777" w:rsidR="004863C4" w:rsidRDefault="004863C4" w:rsidP="00BB7F4B"/>
                            <w:p w14:paraId="2250874C" w14:textId="77777777" w:rsidR="004863C4" w:rsidRDefault="004863C4" w:rsidP="00BB7F4B"/>
                            <w:p w14:paraId="066334BF" w14:textId="77777777" w:rsidR="004863C4" w:rsidRDefault="004863C4" w:rsidP="00BB7F4B"/>
                            <w:p w14:paraId="26EB3777" w14:textId="77777777" w:rsidR="004863C4" w:rsidRDefault="004863C4" w:rsidP="00BB7F4B"/>
                            <w:p w14:paraId="28BB8CED" w14:textId="77777777" w:rsidR="004863C4" w:rsidRDefault="004863C4" w:rsidP="00BB7F4B"/>
                            <w:p w14:paraId="3E1A1885" w14:textId="77777777" w:rsidR="004863C4" w:rsidRDefault="004863C4" w:rsidP="00BB7F4B"/>
                            <w:p w14:paraId="0A2B778B" w14:textId="77777777" w:rsidR="004863C4" w:rsidRDefault="004863C4" w:rsidP="00BB7F4B"/>
                            <w:p w14:paraId="4095BF13" w14:textId="77777777" w:rsidR="004863C4" w:rsidRDefault="004863C4" w:rsidP="00BB7F4B"/>
                            <w:p w14:paraId="4BD022DA" w14:textId="77777777" w:rsidR="004863C4" w:rsidRDefault="004863C4" w:rsidP="00BB7F4B"/>
                            <w:p w14:paraId="0AD5F511" w14:textId="77777777" w:rsidR="004863C4" w:rsidRDefault="004863C4" w:rsidP="00BB7F4B"/>
                            <w:p w14:paraId="4D2747EB" w14:textId="77777777" w:rsidR="004863C4" w:rsidRDefault="004863C4" w:rsidP="00BB7F4B"/>
                            <w:p w14:paraId="76FEEBCB" w14:textId="77777777" w:rsidR="004863C4" w:rsidRDefault="004863C4" w:rsidP="00BB7F4B"/>
                            <w:p w14:paraId="2CA8BA64" w14:textId="77777777" w:rsidR="004863C4" w:rsidRDefault="004863C4" w:rsidP="00BB7F4B"/>
                            <w:p w14:paraId="60035AAE" w14:textId="77777777" w:rsidR="004863C4" w:rsidRDefault="004863C4" w:rsidP="00BB7F4B"/>
                            <w:p w14:paraId="7BBAA291" w14:textId="77777777" w:rsidR="004863C4" w:rsidRDefault="004863C4" w:rsidP="00BB7F4B"/>
                            <w:p w14:paraId="41FBA151" w14:textId="77777777" w:rsidR="004863C4" w:rsidRDefault="004863C4" w:rsidP="00BB7F4B"/>
                            <w:p w14:paraId="6D687804" w14:textId="77777777" w:rsidR="004863C4" w:rsidRDefault="004863C4" w:rsidP="00BB7F4B"/>
                            <w:p w14:paraId="5BD11841" w14:textId="77777777" w:rsidR="004863C4" w:rsidRDefault="004863C4" w:rsidP="00BB7F4B"/>
                            <w:p w14:paraId="7F9C578A" w14:textId="77777777" w:rsidR="004863C4" w:rsidRDefault="004863C4" w:rsidP="00BB7F4B"/>
                            <w:p w14:paraId="2BD758D9" w14:textId="77777777" w:rsidR="004863C4" w:rsidRDefault="004863C4" w:rsidP="00BB7F4B"/>
                            <w:p w14:paraId="7F783F4A" w14:textId="77777777" w:rsidR="004863C4" w:rsidRDefault="004863C4" w:rsidP="00BB7F4B"/>
                            <w:p w14:paraId="4320FE82" w14:textId="77777777" w:rsidR="004863C4" w:rsidRDefault="004863C4" w:rsidP="00BB7F4B"/>
                            <w:p w14:paraId="63D0882F" w14:textId="77777777" w:rsidR="004863C4" w:rsidRPr="0022738E" w:rsidRDefault="004863C4" w:rsidP="00BB7F4B">
                              <w:pPr>
                                <w:rPr>
                                  <w:highlight w:val="none"/>
                                </w:rPr>
                              </w:pPr>
                              <w:r w:rsidRPr="0022738E">
                                <w:rPr>
                                  <w:highlight w:val="none"/>
                                </w:rPr>
                                <w:tab/>
                              </w:r>
                            </w:p>
                            <w:p w14:paraId="52054D70" w14:textId="77777777" w:rsidR="004863C4" w:rsidRPr="0022738E" w:rsidRDefault="004863C4" w:rsidP="00BB7F4B">
                              <w:pPr>
                                <w:rPr>
                                  <w:highlight w:val="none"/>
                                </w:rPr>
                              </w:pPr>
                              <w:r w:rsidRPr="0022738E">
                                <w:rPr>
                                  <w:highlight w:val="none"/>
                                </w:rPr>
                                <w:tab/>
                              </w:r>
                              <w:r w:rsidRPr="0022738E">
                                <w:rPr>
                                  <w:highlight w:val="none"/>
                                </w:rPr>
                                <w:tab/>
                              </w:r>
                            </w:p>
                            <w:p w14:paraId="30789DC7" w14:textId="77777777" w:rsidR="004863C4" w:rsidRDefault="004863C4" w:rsidP="00BB7F4B"/>
                            <w:p w14:paraId="1E4997D6" w14:textId="77777777" w:rsidR="004863C4" w:rsidRDefault="004863C4" w:rsidP="00BB7F4B"/>
                            <w:p w14:paraId="0852BD98" w14:textId="77777777" w:rsidR="004863C4" w:rsidRDefault="004863C4" w:rsidP="00BB7F4B"/>
                            <w:p w14:paraId="69402351" w14:textId="77777777" w:rsidR="004863C4" w:rsidRDefault="004863C4" w:rsidP="00BB7F4B"/>
                            <w:p w14:paraId="5C97D5FB" w14:textId="77777777" w:rsidR="004863C4" w:rsidRDefault="004863C4" w:rsidP="00BB7F4B"/>
                            <w:p w14:paraId="47F8EC2E" w14:textId="77777777" w:rsidR="004863C4" w:rsidRDefault="004863C4" w:rsidP="00BB7F4B"/>
                            <w:p w14:paraId="33896D10" w14:textId="77777777" w:rsidR="004863C4" w:rsidRDefault="004863C4" w:rsidP="00BB7F4B"/>
                            <w:p w14:paraId="3A29DC2D" w14:textId="77777777" w:rsidR="004863C4" w:rsidRDefault="004863C4" w:rsidP="00BB7F4B"/>
                            <w:p w14:paraId="37C54991" w14:textId="71698F45" w:rsidR="004863C4" w:rsidRDefault="004863C4" w:rsidP="00BB7F4B"/>
                            <w:p w14:paraId="26A4231C" w14:textId="77777777" w:rsidR="004863C4" w:rsidRDefault="004863C4" w:rsidP="00BB7F4B"/>
                            <w:p w14:paraId="01E39E13" w14:textId="77777777" w:rsidR="004863C4" w:rsidRDefault="004863C4" w:rsidP="00BB7F4B"/>
                            <w:p w14:paraId="1433FB86" w14:textId="77777777" w:rsidR="004863C4" w:rsidRDefault="004863C4" w:rsidP="00BB7F4B"/>
                            <w:p w14:paraId="2944F523" w14:textId="77777777" w:rsidR="004863C4" w:rsidRDefault="004863C4" w:rsidP="00BB7F4B"/>
                            <w:p w14:paraId="557D05B2" w14:textId="77777777" w:rsidR="004863C4" w:rsidRDefault="004863C4" w:rsidP="00BB7F4B"/>
                            <w:p w14:paraId="38507088" w14:textId="77777777" w:rsidR="004863C4" w:rsidRDefault="004863C4" w:rsidP="00BB7F4B"/>
                            <w:p w14:paraId="00F9D658" w14:textId="77777777" w:rsidR="004863C4" w:rsidRDefault="004863C4" w:rsidP="00BB7F4B"/>
                            <w:p w14:paraId="0BA0A5A5" w14:textId="77777777" w:rsidR="004863C4" w:rsidRDefault="004863C4" w:rsidP="00BB7F4B"/>
                            <w:p w14:paraId="2CFF5CD9" w14:textId="77777777" w:rsidR="004863C4" w:rsidRDefault="004863C4" w:rsidP="00BB7F4B"/>
                            <w:p w14:paraId="5B99AEC2" w14:textId="77777777" w:rsidR="004863C4" w:rsidRDefault="004863C4" w:rsidP="00BB7F4B"/>
                            <w:p w14:paraId="31D23A55" w14:textId="77777777" w:rsidR="004863C4" w:rsidRDefault="004863C4" w:rsidP="00BB7F4B"/>
                            <w:p w14:paraId="6914959C" w14:textId="77777777" w:rsidR="004863C4" w:rsidRDefault="004863C4" w:rsidP="00BB7F4B"/>
                            <w:p w14:paraId="55BC6D7E" w14:textId="77777777" w:rsidR="004863C4" w:rsidRDefault="004863C4" w:rsidP="00BB7F4B"/>
                            <w:p w14:paraId="38C16339" w14:textId="77777777" w:rsidR="004863C4" w:rsidRDefault="004863C4" w:rsidP="00BB7F4B"/>
                            <w:p w14:paraId="6E08637C" w14:textId="77777777" w:rsidR="004863C4" w:rsidRDefault="004863C4" w:rsidP="00BB7F4B"/>
                            <w:p w14:paraId="52DD8DD2" w14:textId="77777777" w:rsidR="004863C4" w:rsidRDefault="004863C4" w:rsidP="00BB7F4B"/>
                            <w:p w14:paraId="1896A235" w14:textId="77777777" w:rsidR="004863C4" w:rsidRDefault="004863C4" w:rsidP="00BB7F4B"/>
                            <w:p w14:paraId="65D99AD3" w14:textId="77777777" w:rsidR="004863C4" w:rsidRDefault="004863C4" w:rsidP="00BB7F4B"/>
                            <w:p w14:paraId="68158D1B" w14:textId="77777777" w:rsidR="004863C4" w:rsidRDefault="004863C4" w:rsidP="00BB7F4B"/>
                            <w:p w14:paraId="1DD339B3" w14:textId="77777777" w:rsidR="004863C4" w:rsidRDefault="004863C4" w:rsidP="00BB7F4B"/>
                            <w:p w14:paraId="4B59494A" w14:textId="77777777" w:rsidR="004863C4" w:rsidRDefault="004863C4" w:rsidP="00BB7F4B"/>
                            <w:p w14:paraId="3B5D7DBD" w14:textId="77777777" w:rsidR="004863C4" w:rsidRDefault="004863C4" w:rsidP="00BB7F4B"/>
                            <w:p w14:paraId="0CAD9E0B" w14:textId="77777777" w:rsidR="004863C4" w:rsidRDefault="004863C4" w:rsidP="00BB7F4B"/>
                            <w:p w14:paraId="7B94D26D" w14:textId="77777777" w:rsidR="004863C4" w:rsidRDefault="004863C4" w:rsidP="00BB7F4B"/>
                            <w:p w14:paraId="175995EA" w14:textId="77777777" w:rsidR="004863C4" w:rsidRDefault="004863C4" w:rsidP="00BB7F4B"/>
                            <w:p w14:paraId="62D8DE4A" w14:textId="77777777" w:rsidR="004863C4" w:rsidRDefault="004863C4" w:rsidP="00BB7F4B"/>
                            <w:p w14:paraId="34D4A423" w14:textId="77777777" w:rsidR="004863C4" w:rsidRDefault="004863C4" w:rsidP="00BB7F4B"/>
                            <w:p w14:paraId="5CA991BA" w14:textId="77777777" w:rsidR="004863C4" w:rsidRDefault="004863C4" w:rsidP="00BB7F4B"/>
                            <w:p w14:paraId="7048838E" w14:textId="77777777" w:rsidR="004863C4" w:rsidRDefault="004863C4" w:rsidP="00BB7F4B"/>
                            <w:p w14:paraId="28EBC983" w14:textId="77777777" w:rsidR="004863C4" w:rsidRDefault="004863C4" w:rsidP="00BB7F4B"/>
                            <w:p w14:paraId="789E61DB" w14:textId="77777777" w:rsidR="004863C4" w:rsidRDefault="004863C4" w:rsidP="00BB7F4B"/>
                            <w:p w14:paraId="6F1D0265" w14:textId="77777777" w:rsidR="004863C4" w:rsidRPr="0022738E" w:rsidRDefault="004863C4" w:rsidP="00BB7F4B">
                              <w:pPr>
                                <w:rPr>
                                  <w:highlight w:val="none"/>
                                </w:rPr>
                              </w:pPr>
                              <w:r w:rsidRPr="0022738E">
                                <w:rPr>
                                  <w:highlight w:val="none"/>
                                </w:rPr>
                                <w:tab/>
                              </w:r>
                            </w:p>
                            <w:p w14:paraId="46F1D600" w14:textId="77777777" w:rsidR="004863C4" w:rsidRPr="0022738E" w:rsidRDefault="004863C4" w:rsidP="00BB7F4B">
                              <w:pPr>
                                <w:rPr>
                                  <w:highlight w:val="none"/>
                                </w:rPr>
                              </w:pPr>
                              <w:r w:rsidRPr="0022738E">
                                <w:rPr>
                                  <w:highlight w:val="none"/>
                                </w:rPr>
                                <w:tab/>
                              </w:r>
                              <w:r w:rsidRPr="0022738E">
                                <w:rPr>
                                  <w:highlight w:val="none"/>
                                </w:rPr>
                                <w:tab/>
                              </w:r>
                            </w:p>
                            <w:p w14:paraId="46AB9AD6" w14:textId="77777777" w:rsidR="004863C4" w:rsidRDefault="004863C4" w:rsidP="00BB7F4B"/>
                            <w:p w14:paraId="405FDF9B" w14:textId="77777777" w:rsidR="004863C4" w:rsidRDefault="004863C4" w:rsidP="00BB7F4B"/>
                            <w:p w14:paraId="39120B4F" w14:textId="77777777" w:rsidR="004863C4" w:rsidRDefault="004863C4" w:rsidP="00BB7F4B"/>
                            <w:p w14:paraId="0448B2EA" w14:textId="77777777" w:rsidR="004863C4" w:rsidRDefault="004863C4" w:rsidP="00BB7F4B"/>
                            <w:p w14:paraId="74046CFB" w14:textId="77777777" w:rsidR="004863C4" w:rsidRDefault="004863C4" w:rsidP="00BB7F4B"/>
                            <w:p w14:paraId="68D5DF4E" w14:textId="77777777" w:rsidR="004863C4" w:rsidRDefault="004863C4" w:rsidP="00BB7F4B"/>
                            <w:p w14:paraId="6FE49291" w14:textId="77777777" w:rsidR="004863C4" w:rsidRDefault="004863C4"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4863C4" w:rsidRDefault="004863C4"/>
                            <w:p w14:paraId="2D47CEA3" w14:textId="77777777" w:rsidR="00271A85" w:rsidRDefault="00271A85"/>
                            <w:p w14:paraId="36CF0767" w14:textId="77777777" w:rsidR="004863C4" w:rsidRPr="00391236" w:rsidRDefault="004863C4"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84F3247" w14:textId="77777777" w:rsidR="004863C4" w:rsidRDefault="004863C4"/>
                            <w:p w14:paraId="3148877D" w14:textId="77777777" w:rsidR="004863C4" w:rsidRPr="00391236" w:rsidRDefault="004863C4" w:rsidP="002B7BA0">
                              <w:pPr>
                                <w:pStyle w:val="StyleIntroText14ptBold"/>
                              </w:pPr>
                              <w:r w:rsidRPr="00391236">
                                <w:t xml:space="preserve">Epidemiological survey and active screening for COVID-19: </w:t>
                              </w:r>
                            </w:p>
                            <w:p w14:paraId="46829B0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4863C4" w:rsidRDefault="004863C4"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6"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">
                <v:shape id="Forma Livre: Forma 2" o:spid="_x0000_s1027"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4863C4" w:rsidRDefault="004863C4" w:rsidP="0077427E">
                        <w:pPr>
                          <w:jc w:val="center"/>
                        </w:pPr>
                      </w:p>
                      <w:p w14:paraId="718304E0" w14:textId="77777777" w:rsidR="004863C4" w:rsidRDefault="004863C4" w:rsidP="0077427E"/>
                      <w:p w14:paraId="4A5F038E" w14:textId="77777777" w:rsidR="004863C4" w:rsidRDefault="004863C4" w:rsidP="0077427E"/>
                      <w:p w14:paraId="3A1833EE" w14:textId="77777777" w:rsidR="004863C4" w:rsidRDefault="004863C4" w:rsidP="0077427E">
                        <w:pPr>
                          <w:tabs>
                            <w:tab w:val="left" w:pos="1528"/>
                          </w:tabs>
                        </w:pPr>
                      </w:p>
                      <w:p w14:paraId="4D8D0707" w14:textId="77777777" w:rsidR="004863C4" w:rsidRDefault="004863C4" w:rsidP="0077427E"/>
                      <w:p w14:paraId="36538204" w14:textId="77777777" w:rsidR="004863C4" w:rsidRDefault="004863C4" w:rsidP="0077427E"/>
                      <w:p w14:paraId="3CAFB190" w14:textId="77777777" w:rsidR="004863C4" w:rsidRDefault="004863C4" w:rsidP="0077427E"/>
                      <w:p w14:paraId="3B3BC08C" w14:textId="77777777" w:rsidR="004863C4" w:rsidRDefault="004863C4" w:rsidP="0077427E"/>
                      <w:p w14:paraId="7E568F86" w14:textId="77777777" w:rsidR="004863C4" w:rsidRDefault="004863C4" w:rsidP="0077427E"/>
                      <w:p w14:paraId="59CD119F" w14:textId="77777777" w:rsidR="004863C4" w:rsidRDefault="004863C4" w:rsidP="0077427E"/>
                      <w:p w14:paraId="2B29EA0A" w14:textId="77777777" w:rsidR="004863C4" w:rsidRDefault="004863C4" w:rsidP="0077427E"/>
                      <w:p w14:paraId="02043CFB" w14:textId="77777777" w:rsidR="004863C4" w:rsidRDefault="004863C4" w:rsidP="0077427E"/>
                      <w:p w14:paraId="77A41743" w14:textId="77777777" w:rsidR="004863C4" w:rsidRDefault="004863C4" w:rsidP="0077427E"/>
                      <w:p w14:paraId="6D1D5A61" w14:textId="77777777" w:rsidR="004863C4" w:rsidRDefault="004863C4" w:rsidP="0077427E"/>
                      <w:p w14:paraId="1A212185" w14:textId="77777777" w:rsidR="004863C4" w:rsidRDefault="004863C4" w:rsidP="0077427E"/>
                      <w:p w14:paraId="040F9C8C" w14:textId="77777777" w:rsidR="004863C4" w:rsidRDefault="004863C4" w:rsidP="0077427E"/>
                      <w:p w14:paraId="65F5674C" w14:textId="77777777" w:rsidR="004863C4" w:rsidRDefault="004863C4" w:rsidP="0077427E"/>
                      <w:p w14:paraId="1288B08B" w14:textId="77777777" w:rsidR="004863C4" w:rsidRDefault="004863C4" w:rsidP="0077427E"/>
                      <w:p w14:paraId="20E9877C" w14:textId="77777777" w:rsidR="004863C4" w:rsidRDefault="004863C4" w:rsidP="0077427E"/>
                      <w:p w14:paraId="39FF625C" w14:textId="77777777" w:rsidR="004863C4" w:rsidRDefault="004863C4" w:rsidP="0077427E"/>
                      <w:p w14:paraId="156D33BF" w14:textId="77777777" w:rsidR="004863C4" w:rsidRDefault="004863C4" w:rsidP="0077427E"/>
                      <w:p w14:paraId="1966F570" w14:textId="77777777" w:rsidR="004863C4" w:rsidRDefault="004863C4" w:rsidP="0077427E"/>
                      <w:p w14:paraId="1DE2955E" w14:textId="77777777" w:rsidR="004863C4" w:rsidRDefault="004863C4" w:rsidP="0077427E"/>
                      <w:p w14:paraId="1888FC29" w14:textId="77777777" w:rsidR="004863C4" w:rsidRDefault="004863C4" w:rsidP="0077427E"/>
                      <w:p w14:paraId="5A3E6F89" w14:textId="77777777" w:rsidR="004863C4" w:rsidRDefault="004863C4" w:rsidP="0077427E"/>
                      <w:p w14:paraId="2849AEEA" w14:textId="77777777" w:rsidR="004863C4" w:rsidRDefault="004863C4" w:rsidP="0077427E"/>
                      <w:p w14:paraId="2DC8202D" w14:textId="77777777" w:rsidR="004863C4" w:rsidRDefault="004863C4" w:rsidP="0077427E"/>
                      <w:p w14:paraId="718717AA" w14:textId="77777777" w:rsidR="004863C4" w:rsidRDefault="004863C4" w:rsidP="0077427E"/>
                      <w:p w14:paraId="66A3D33C" w14:textId="77777777" w:rsidR="004863C4" w:rsidRDefault="004863C4" w:rsidP="0077427E"/>
                      <w:p w14:paraId="35EB9604" w14:textId="77777777" w:rsidR="004863C4" w:rsidRDefault="004863C4" w:rsidP="0077427E"/>
                      <w:p w14:paraId="29E6DC8A" w14:textId="77777777" w:rsidR="004863C4" w:rsidRDefault="004863C4" w:rsidP="0077427E"/>
                      <w:p w14:paraId="18A75FBE" w14:textId="77777777" w:rsidR="004863C4" w:rsidRDefault="004863C4" w:rsidP="0077427E"/>
                      <w:p w14:paraId="6810CC0B" w14:textId="77777777" w:rsidR="004863C4" w:rsidRPr="0022738E" w:rsidRDefault="004863C4" w:rsidP="0077427E">
                        <w:pPr>
                          <w:tabs>
                            <w:tab w:val="left" w:pos="3118"/>
                          </w:tabs>
                          <w:rPr>
                            <w:highlight w:val="none"/>
                          </w:rPr>
                        </w:pPr>
                        <w:r w:rsidRPr="0022738E">
                          <w:rPr>
                            <w:color w:val="FFFFFF" w:themeColor="background1"/>
                            <w:highlight w:val="none"/>
                          </w:rPr>
                          <w:tab/>
                        </w:r>
                      </w:p>
                      <w:p w14:paraId="6770C1E6" w14:textId="77777777" w:rsidR="004863C4" w:rsidRPr="0022738E" w:rsidRDefault="004863C4"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4863C4" w:rsidRDefault="004863C4" w:rsidP="0077427E"/>
                      <w:p w14:paraId="76B0065A" w14:textId="77777777" w:rsidR="004863C4" w:rsidRDefault="004863C4" w:rsidP="0077427E"/>
                      <w:p w14:paraId="59F09DDC" w14:textId="77777777" w:rsidR="004863C4" w:rsidRDefault="004863C4" w:rsidP="0077427E"/>
                      <w:p w14:paraId="7EE4E1CD" w14:textId="77777777" w:rsidR="004863C4" w:rsidRDefault="004863C4" w:rsidP="0077427E"/>
                      <w:p w14:paraId="2DB7705B" w14:textId="77777777" w:rsidR="004863C4" w:rsidRDefault="004863C4" w:rsidP="0077427E"/>
                      <w:p w14:paraId="715E28B3" w14:textId="77777777" w:rsidR="004863C4" w:rsidRDefault="004863C4" w:rsidP="0077427E">
                        <w:pPr>
                          <w:ind w:firstLine="709"/>
                        </w:pPr>
                      </w:p>
                      <w:p w14:paraId="444C4C78" w14:textId="77777777" w:rsidR="004863C4" w:rsidRDefault="004863C4" w:rsidP="0077427E">
                        <w:pPr>
                          <w:ind w:firstLine="709"/>
                        </w:pPr>
                      </w:p>
                      <w:p w14:paraId="3E1E71BC" w14:textId="77777777" w:rsidR="004863C4" w:rsidRDefault="004863C4"/>
                      <w:p w14:paraId="30FE007B" w14:textId="77777777" w:rsidR="004863C4" w:rsidRDefault="004863C4" w:rsidP="002B7BA0"/>
                      <w:p w14:paraId="1B653797" w14:textId="77777777" w:rsidR="004863C4" w:rsidRDefault="004863C4" w:rsidP="002B7BA0"/>
                      <w:p w14:paraId="15126B95" w14:textId="77777777" w:rsidR="004863C4" w:rsidRDefault="004863C4" w:rsidP="002B7BA0"/>
                      <w:p w14:paraId="7EB5F0CB" w14:textId="77777777" w:rsidR="004863C4" w:rsidRDefault="004863C4" w:rsidP="002B7BA0"/>
                      <w:p w14:paraId="24E38865" w14:textId="77777777" w:rsidR="004863C4" w:rsidRDefault="004863C4" w:rsidP="002B7BA0"/>
                      <w:p w14:paraId="47F44CDA" w14:textId="77777777" w:rsidR="004863C4" w:rsidRDefault="004863C4" w:rsidP="002B7BA0"/>
                      <w:p w14:paraId="02352FF3" w14:textId="77777777" w:rsidR="004863C4" w:rsidRDefault="004863C4" w:rsidP="002B7BA0"/>
                      <w:p w14:paraId="4D7D2E34" w14:textId="77777777" w:rsidR="004863C4" w:rsidRDefault="004863C4" w:rsidP="002B7BA0"/>
                      <w:p w14:paraId="5662722F" w14:textId="77777777" w:rsidR="004863C4" w:rsidRDefault="004863C4" w:rsidP="002B7BA0"/>
                      <w:p w14:paraId="19C35822" w14:textId="77777777" w:rsidR="004863C4" w:rsidRDefault="004863C4" w:rsidP="002B7BA0"/>
                      <w:p w14:paraId="7618C8C5" w14:textId="77777777" w:rsidR="004863C4" w:rsidRDefault="004863C4" w:rsidP="002B7BA0"/>
                      <w:p w14:paraId="2FDB2527" w14:textId="77777777" w:rsidR="004863C4" w:rsidRDefault="004863C4" w:rsidP="002B7BA0"/>
                      <w:p w14:paraId="052D1F1D" w14:textId="77777777" w:rsidR="004863C4" w:rsidRDefault="004863C4" w:rsidP="002B7BA0"/>
                      <w:p w14:paraId="2F0F5C20" w14:textId="77777777" w:rsidR="004863C4" w:rsidRDefault="004863C4" w:rsidP="002B7BA0"/>
                      <w:p w14:paraId="7B4E0120" w14:textId="77777777" w:rsidR="004863C4" w:rsidRDefault="004863C4" w:rsidP="002B7BA0"/>
                      <w:p w14:paraId="7A8E3018" w14:textId="77777777" w:rsidR="004863C4" w:rsidRDefault="004863C4" w:rsidP="002B7BA0"/>
                      <w:p w14:paraId="3BD7F225" w14:textId="77777777" w:rsidR="004863C4" w:rsidRDefault="004863C4" w:rsidP="002B7BA0"/>
                      <w:p w14:paraId="66713ECB" w14:textId="77777777" w:rsidR="004863C4" w:rsidRDefault="004863C4" w:rsidP="002B7BA0"/>
                      <w:p w14:paraId="2182EB48" w14:textId="77777777" w:rsidR="004863C4" w:rsidRDefault="004863C4" w:rsidP="002B7BA0"/>
                      <w:p w14:paraId="3688F476" w14:textId="77777777" w:rsidR="004863C4" w:rsidRDefault="004863C4" w:rsidP="002B7BA0"/>
                      <w:p w14:paraId="3F171B66" w14:textId="77777777" w:rsidR="004863C4" w:rsidRDefault="004863C4" w:rsidP="002B7BA0"/>
                      <w:p w14:paraId="7482EB4C" w14:textId="77777777" w:rsidR="004863C4" w:rsidRDefault="004863C4" w:rsidP="002B7BA0"/>
                      <w:p w14:paraId="5D89BB3E" w14:textId="77777777" w:rsidR="004863C4" w:rsidRDefault="004863C4" w:rsidP="002B7BA0"/>
                      <w:p w14:paraId="07E12473" w14:textId="77777777" w:rsidR="004863C4" w:rsidRDefault="004863C4" w:rsidP="002B7BA0"/>
                      <w:p w14:paraId="63400AF8" w14:textId="77777777" w:rsidR="004863C4" w:rsidRDefault="004863C4" w:rsidP="002B7BA0"/>
                      <w:p w14:paraId="2AF1B8F7" w14:textId="77777777" w:rsidR="004863C4" w:rsidRDefault="004863C4" w:rsidP="002B7BA0"/>
                      <w:p w14:paraId="1651B2A6" w14:textId="77777777" w:rsidR="004863C4" w:rsidRDefault="004863C4" w:rsidP="002B7BA0"/>
                      <w:p w14:paraId="573F58C1" w14:textId="77777777" w:rsidR="004863C4" w:rsidRDefault="004863C4" w:rsidP="002B7BA0"/>
                      <w:p w14:paraId="343CC4C6" w14:textId="77777777" w:rsidR="004863C4" w:rsidRDefault="004863C4" w:rsidP="002B7BA0"/>
                      <w:p w14:paraId="1A559F8C" w14:textId="77777777" w:rsidR="004863C4" w:rsidRDefault="004863C4" w:rsidP="002B7BA0"/>
                      <w:p w14:paraId="61D67980" w14:textId="77777777" w:rsidR="004863C4" w:rsidRDefault="004863C4" w:rsidP="002B7BA0"/>
                      <w:p w14:paraId="7C0013D0" w14:textId="77777777" w:rsidR="004863C4" w:rsidRDefault="004863C4" w:rsidP="002B7BA0"/>
                      <w:p w14:paraId="2A051D7B" w14:textId="77777777" w:rsidR="004863C4" w:rsidRPr="0022738E" w:rsidRDefault="004863C4" w:rsidP="002B7BA0">
                        <w:pPr>
                          <w:rPr>
                            <w:highlight w:val="none"/>
                          </w:rPr>
                        </w:pPr>
                        <w:r w:rsidRPr="0022738E">
                          <w:rPr>
                            <w:highlight w:val="none"/>
                          </w:rPr>
                          <w:tab/>
                        </w:r>
                      </w:p>
                      <w:p w14:paraId="2148C889" w14:textId="77777777" w:rsidR="004863C4" w:rsidRPr="0022738E" w:rsidRDefault="004863C4" w:rsidP="002B7BA0">
                        <w:pPr>
                          <w:rPr>
                            <w:highlight w:val="none"/>
                          </w:rPr>
                        </w:pPr>
                        <w:r w:rsidRPr="0022738E">
                          <w:rPr>
                            <w:highlight w:val="none"/>
                          </w:rPr>
                          <w:tab/>
                        </w:r>
                        <w:r w:rsidRPr="0022738E">
                          <w:rPr>
                            <w:highlight w:val="none"/>
                          </w:rPr>
                          <w:tab/>
                        </w:r>
                      </w:p>
                      <w:p w14:paraId="0041E2E0" w14:textId="77777777" w:rsidR="004863C4" w:rsidRDefault="004863C4" w:rsidP="002B7BA0"/>
                      <w:p w14:paraId="7AA95A34" w14:textId="77777777" w:rsidR="004863C4" w:rsidRDefault="004863C4" w:rsidP="002B7BA0"/>
                      <w:p w14:paraId="4DF66AE3" w14:textId="77777777" w:rsidR="004863C4" w:rsidRDefault="004863C4" w:rsidP="002B7BA0"/>
                      <w:p w14:paraId="016F6135" w14:textId="77777777" w:rsidR="004863C4" w:rsidRDefault="004863C4" w:rsidP="002B7BA0"/>
                      <w:p w14:paraId="28F0E075" w14:textId="77777777" w:rsidR="004863C4" w:rsidRDefault="004863C4" w:rsidP="002B7BA0"/>
                      <w:p w14:paraId="3BDFB6CE" w14:textId="77777777" w:rsidR="004863C4" w:rsidRDefault="004863C4" w:rsidP="002B7BA0"/>
                      <w:p w14:paraId="1074DB10" w14:textId="77777777" w:rsidR="004863C4" w:rsidRDefault="004863C4" w:rsidP="002B7BA0"/>
                      <w:p w14:paraId="6E04A4EA" w14:textId="77777777" w:rsidR="00271A85" w:rsidRDefault="00271A85"/>
                      <w:p w14:paraId="1C0CF820" w14:textId="71698F45" w:rsidR="004863C4" w:rsidRDefault="004863C4" w:rsidP="00BB7F4B"/>
                      <w:p w14:paraId="3897AB1B" w14:textId="77777777" w:rsidR="004863C4" w:rsidRDefault="004863C4" w:rsidP="00BB7F4B"/>
                      <w:p w14:paraId="2D8C0F97" w14:textId="77777777" w:rsidR="004863C4" w:rsidRDefault="004863C4" w:rsidP="00BB7F4B"/>
                      <w:p w14:paraId="713ED318" w14:textId="77777777" w:rsidR="004863C4" w:rsidRDefault="004863C4" w:rsidP="00BB7F4B"/>
                      <w:p w14:paraId="12352540" w14:textId="77777777" w:rsidR="004863C4" w:rsidRDefault="004863C4" w:rsidP="00BB7F4B"/>
                      <w:p w14:paraId="1BE2C086" w14:textId="77777777" w:rsidR="004863C4" w:rsidRDefault="004863C4" w:rsidP="00BB7F4B"/>
                      <w:p w14:paraId="650097F7" w14:textId="77777777" w:rsidR="004863C4" w:rsidRDefault="004863C4" w:rsidP="00BB7F4B"/>
                      <w:p w14:paraId="62D2BCEA" w14:textId="77777777" w:rsidR="004863C4" w:rsidRDefault="004863C4" w:rsidP="00BB7F4B"/>
                      <w:p w14:paraId="49A64336" w14:textId="77777777" w:rsidR="004863C4" w:rsidRDefault="004863C4" w:rsidP="00BB7F4B"/>
                      <w:p w14:paraId="0A6D3F2B" w14:textId="77777777" w:rsidR="004863C4" w:rsidRDefault="004863C4" w:rsidP="00BB7F4B"/>
                      <w:p w14:paraId="1C1D1237" w14:textId="77777777" w:rsidR="004863C4" w:rsidRDefault="004863C4" w:rsidP="00BB7F4B"/>
                      <w:p w14:paraId="2250874C" w14:textId="77777777" w:rsidR="004863C4" w:rsidRDefault="004863C4" w:rsidP="00BB7F4B"/>
                      <w:p w14:paraId="066334BF" w14:textId="77777777" w:rsidR="004863C4" w:rsidRDefault="004863C4" w:rsidP="00BB7F4B"/>
                      <w:p w14:paraId="26EB3777" w14:textId="77777777" w:rsidR="004863C4" w:rsidRDefault="004863C4" w:rsidP="00BB7F4B"/>
                      <w:p w14:paraId="28BB8CED" w14:textId="77777777" w:rsidR="004863C4" w:rsidRDefault="004863C4" w:rsidP="00BB7F4B"/>
                      <w:p w14:paraId="3E1A1885" w14:textId="77777777" w:rsidR="004863C4" w:rsidRDefault="004863C4" w:rsidP="00BB7F4B"/>
                      <w:p w14:paraId="0A2B778B" w14:textId="77777777" w:rsidR="004863C4" w:rsidRDefault="004863C4" w:rsidP="00BB7F4B"/>
                      <w:p w14:paraId="4095BF13" w14:textId="77777777" w:rsidR="004863C4" w:rsidRDefault="004863C4" w:rsidP="00BB7F4B"/>
                      <w:p w14:paraId="4BD022DA" w14:textId="77777777" w:rsidR="004863C4" w:rsidRDefault="004863C4" w:rsidP="00BB7F4B"/>
                      <w:p w14:paraId="0AD5F511" w14:textId="77777777" w:rsidR="004863C4" w:rsidRDefault="004863C4" w:rsidP="00BB7F4B"/>
                      <w:p w14:paraId="4D2747EB" w14:textId="77777777" w:rsidR="004863C4" w:rsidRDefault="004863C4" w:rsidP="00BB7F4B"/>
                      <w:p w14:paraId="76FEEBCB" w14:textId="77777777" w:rsidR="004863C4" w:rsidRDefault="004863C4" w:rsidP="00BB7F4B"/>
                      <w:p w14:paraId="2CA8BA64" w14:textId="77777777" w:rsidR="004863C4" w:rsidRDefault="004863C4" w:rsidP="00BB7F4B"/>
                      <w:p w14:paraId="60035AAE" w14:textId="77777777" w:rsidR="004863C4" w:rsidRDefault="004863C4" w:rsidP="00BB7F4B"/>
                      <w:p w14:paraId="7BBAA291" w14:textId="77777777" w:rsidR="004863C4" w:rsidRDefault="004863C4" w:rsidP="00BB7F4B"/>
                      <w:p w14:paraId="41FBA151" w14:textId="77777777" w:rsidR="004863C4" w:rsidRDefault="004863C4" w:rsidP="00BB7F4B"/>
                      <w:p w14:paraId="6D687804" w14:textId="77777777" w:rsidR="004863C4" w:rsidRDefault="004863C4" w:rsidP="00BB7F4B"/>
                      <w:p w14:paraId="5BD11841" w14:textId="77777777" w:rsidR="004863C4" w:rsidRDefault="004863C4" w:rsidP="00BB7F4B"/>
                      <w:p w14:paraId="7F9C578A" w14:textId="77777777" w:rsidR="004863C4" w:rsidRDefault="004863C4" w:rsidP="00BB7F4B"/>
                      <w:p w14:paraId="2BD758D9" w14:textId="77777777" w:rsidR="004863C4" w:rsidRDefault="004863C4" w:rsidP="00BB7F4B"/>
                      <w:p w14:paraId="7F783F4A" w14:textId="77777777" w:rsidR="004863C4" w:rsidRDefault="004863C4" w:rsidP="00BB7F4B"/>
                      <w:p w14:paraId="4320FE82" w14:textId="77777777" w:rsidR="004863C4" w:rsidRDefault="004863C4" w:rsidP="00BB7F4B"/>
                      <w:p w14:paraId="63D0882F" w14:textId="77777777" w:rsidR="004863C4" w:rsidRPr="0022738E" w:rsidRDefault="004863C4" w:rsidP="00BB7F4B">
                        <w:pPr>
                          <w:rPr>
                            <w:highlight w:val="none"/>
                          </w:rPr>
                        </w:pPr>
                        <w:r w:rsidRPr="0022738E">
                          <w:rPr>
                            <w:highlight w:val="none"/>
                          </w:rPr>
                          <w:tab/>
                        </w:r>
                      </w:p>
                      <w:p w14:paraId="52054D70" w14:textId="77777777" w:rsidR="004863C4" w:rsidRPr="0022738E" w:rsidRDefault="004863C4" w:rsidP="00BB7F4B">
                        <w:pPr>
                          <w:rPr>
                            <w:highlight w:val="none"/>
                          </w:rPr>
                        </w:pPr>
                        <w:r w:rsidRPr="0022738E">
                          <w:rPr>
                            <w:highlight w:val="none"/>
                          </w:rPr>
                          <w:tab/>
                        </w:r>
                        <w:r w:rsidRPr="0022738E">
                          <w:rPr>
                            <w:highlight w:val="none"/>
                          </w:rPr>
                          <w:tab/>
                        </w:r>
                      </w:p>
                      <w:p w14:paraId="30789DC7" w14:textId="77777777" w:rsidR="004863C4" w:rsidRDefault="004863C4" w:rsidP="00BB7F4B"/>
                      <w:p w14:paraId="1E4997D6" w14:textId="77777777" w:rsidR="004863C4" w:rsidRDefault="004863C4" w:rsidP="00BB7F4B"/>
                      <w:p w14:paraId="0852BD98" w14:textId="77777777" w:rsidR="004863C4" w:rsidRDefault="004863C4" w:rsidP="00BB7F4B"/>
                      <w:p w14:paraId="69402351" w14:textId="77777777" w:rsidR="004863C4" w:rsidRDefault="004863C4" w:rsidP="00BB7F4B"/>
                      <w:p w14:paraId="5C97D5FB" w14:textId="77777777" w:rsidR="004863C4" w:rsidRDefault="004863C4" w:rsidP="00BB7F4B"/>
                      <w:p w14:paraId="47F8EC2E" w14:textId="77777777" w:rsidR="004863C4" w:rsidRDefault="004863C4" w:rsidP="00BB7F4B"/>
                      <w:p w14:paraId="33896D10" w14:textId="77777777" w:rsidR="004863C4" w:rsidRDefault="004863C4" w:rsidP="00BB7F4B"/>
                      <w:p w14:paraId="3A29DC2D" w14:textId="77777777" w:rsidR="004863C4" w:rsidRDefault="004863C4" w:rsidP="00BB7F4B"/>
                      <w:p w14:paraId="37C54991" w14:textId="71698F45" w:rsidR="004863C4" w:rsidRDefault="004863C4" w:rsidP="00BB7F4B"/>
                      <w:p w14:paraId="26A4231C" w14:textId="77777777" w:rsidR="004863C4" w:rsidRDefault="004863C4" w:rsidP="00BB7F4B"/>
                      <w:p w14:paraId="01E39E13" w14:textId="77777777" w:rsidR="004863C4" w:rsidRDefault="004863C4" w:rsidP="00BB7F4B"/>
                      <w:p w14:paraId="1433FB86" w14:textId="77777777" w:rsidR="004863C4" w:rsidRDefault="004863C4" w:rsidP="00BB7F4B"/>
                      <w:p w14:paraId="2944F523" w14:textId="77777777" w:rsidR="004863C4" w:rsidRDefault="004863C4" w:rsidP="00BB7F4B"/>
                      <w:p w14:paraId="557D05B2" w14:textId="77777777" w:rsidR="004863C4" w:rsidRDefault="004863C4" w:rsidP="00BB7F4B"/>
                      <w:p w14:paraId="38507088" w14:textId="77777777" w:rsidR="004863C4" w:rsidRDefault="004863C4" w:rsidP="00BB7F4B"/>
                      <w:p w14:paraId="00F9D658" w14:textId="77777777" w:rsidR="004863C4" w:rsidRDefault="004863C4" w:rsidP="00BB7F4B"/>
                      <w:p w14:paraId="0BA0A5A5" w14:textId="77777777" w:rsidR="004863C4" w:rsidRDefault="004863C4" w:rsidP="00BB7F4B"/>
                      <w:p w14:paraId="2CFF5CD9" w14:textId="77777777" w:rsidR="004863C4" w:rsidRDefault="004863C4" w:rsidP="00BB7F4B"/>
                      <w:p w14:paraId="5B99AEC2" w14:textId="77777777" w:rsidR="004863C4" w:rsidRDefault="004863C4" w:rsidP="00BB7F4B"/>
                      <w:p w14:paraId="31D23A55" w14:textId="77777777" w:rsidR="004863C4" w:rsidRDefault="004863C4" w:rsidP="00BB7F4B"/>
                      <w:p w14:paraId="6914959C" w14:textId="77777777" w:rsidR="004863C4" w:rsidRDefault="004863C4" w:rsidP="00BB7F4B"/>
                      <w:p w14:paraId="55BC6D7E" w14:textId="77777777" w:rsidR="004863C4" w:rsidRDefault="004863C4" w:rsidP="00BB7F4B"/>
                      <w:p w14:paraId="38C16339" w14:textId="77777777" w:rsidR="004863C4" w:rsidRDefault="004863C4" w:rsidP="00BB7F4B"/>
                      <w:p w14:paraId="6E08637C" w14:textId="77777777" w:rsidR="004863C4" w:rsidRDefault="004863C4" w:rsidP="00BB7F4B"/>
                      <w:p w14:paraId="52DD8DD2" w14:textId="77777777" w:rsidR="004863C4" w:rsidRDefault="004863C4" w:rsidP="00BB7F4B"/>
                      <w:p w14:paraId="1896A235" w14:textId="77777777" w:rsidR="004863C4" w:rsidRDefault="004863C4" w:rsidP="00BB7F4B"/>
                      <w:p w14:paraId="65D99AD3" w14:textId="77777777" w:rsidR="004863C4" w:rsidRDefault="004863C4" w:rsidP="00BB7F4B"/>
                      <w:p w14:paraId="68158D1B" w14:textId="77777777" w:rsidR="004863C4" w:rsidRDefault="004863C4" w:rsidP="00BB7F4B"/>
                      <w:p w14:paraId="1DD339B3" w14:textId="77777777" w:rsidR="004863C4" w:rsidRDefault="004863C4" w:rsidP="00BB7F4B"/>
                      <w:p w14:paraId="4B59494A" w14:textId="77777777" w:rsidR="004863C4" w:rsidRDefault="004863C4" w:rsidP="00BB7F4B"/>
                      <w:p w14:paraId="3B5D7DBD" w14:textId="77777777" w:rsidR="004863C4" w:rsidRDefault="004863C4" w:rsidP="00BB7F4B"/>
                      <w:p w14:paraId="0CAD9E0B" w14:textId="77777777" w:rsidR="004863C4" w:rsidRDefault="004863C4" w:rsidP="00BB7F4B"/>
                      <w:p w14:paraId="7B94D26D" w14:textId="77777777" w:rsidR="004863C4" w:rsidRDefault="004863C4" w:rsidP="00BB7F4B"/>
                      <w:p w14:paraId="175995EA" w14:textId="77777777" w:rsidR="004863C4" w:rsidRDefault="004863C4" w:rsidP="00BB7F4B"/>
                      <w:p w14:paraId="62D8DE4A" w14:textId="77777777" w:rsidR="004863C4" w:rsidRDefault="004863C4" w:rsidP="00BB7F4B"/>
                      <w:p w14:paraId="34D4A423" w14:textId="77777777" w:rsidR="004863C4" w:rsidRDefault="004863C4" w:rsidP="00BB7F4B"/>
                      <w:p w14:paraId="5CA991BA" w14:textId="77777777" w:rsidR="004863C4" w:rsidRDefault="004863C4" w:rsidP="00BB7F4B"/>
                      <w:p w14:paraId="7048838E" w14:textId="77777777" w:rsidR="004863C4" w:rsidRDefault="004863C4" w:rsidP="00BB7F4B"/>
                      <w:p w14:paraId="28EBC983" w14:textId="77777777" w:rsidR="004863C4" w:rsidRDefault="004863C4" w:rsidP="00BB7F4B"/>
                      <w:p w14:paraId="789E61DB" w14:textId="77777777" w:rsidR="004863C4" w:rsidRDefault="004863C4" w:rsidP="00BB7F4B"/>
                      <w:p w14:paraId="6F1D0265" w14:textId="77777777" w:rsidR="004863C4" w:rsidRPr="0022738E" w:rsidRDefault="004863C4" w:rsidP="00BB7F4B">
                        <w:pPr>
                          <w:rPr>
                            <w:highlight w:val="none"/>
                          </w:rPr>
                        </w:pPr>
                        <w:r w:rsidRPr="0022738E">
                          <w:rPr>
                            <w:highlight w:val="none"/>
                          </w:rPr>
                          <w:tab/>
                        </w:r>
                      </w:p>
                      <w:p w14:paraId="46F1D600" w14:textId="77777777" w:rsidR="004863C4" w:rsidRPr="0022738E" w:rsidRDefault="004863C4" w:rsidP="00BB7F4B">
                        <w:pPr>
                          <w:rPr>
                            <w:highlight w:val="none"/>
                          </w:rPr>
                        </w:pPr>
                        <w:r w:rsidRPr="0022738E">
                          <w:rPr>
                            <w:highlight w:val="none"/>
                          </w:rPr>
                          <w:tab/>
                        </w:r>
                        <w:r w:rsidRPr="0022738E">
                          <w:rPr>
                            <w:highlight w:val="none"/>
                          </w:rPr>
                          <w:tab/>
                        </w:r>
                      </w:p>
                      <w:p w14:paraId="46AB9AD6" w14:textId="77777777" w:rsidR="004863C4" w:rsidRDefault="004863C4" w:rsidP="00BB7F4B"/>
                      <w:p w14:paraId="405FDF9B" w14:textId="77777777" w:rsidR="004863C4" w:rsidRDefault="004863C4" w:rsidP="00BB7F4B"/>
                      <w:p w14:paraId="39120B4F" w14:textId="77777777" w:rsidR="004863C4" w:rsidRDefault="004863C4" w:rsidP="00BB7F4B"/>
                      <w:p w14:paraId="0448B2EA" w14:textId="77777777" w:rsidR="004863C4" w:rsidRDefault="004863C4" w:rsidP="00BB7F4B"/>
                      <w:p w14:paraId="74046CFB" w14:textId="77777777" w:rsidR="004863C4" w:rsidRDefault="004863C4" w:rsidP="00BB7F4B"/>
                      <w:p w14:paraId="68D5DF4E" w14:textId="77777777" w:rsidR="004863C4" w:rsidRDefault="004863C4" w:rsidP="00BB7F4B"/>
                      <w:p w14:paraId="6FE49291" w14:textId="77777777" w:rsidR="004863C4" w:rsidRDefault="004863C4" w:rsidP="00BB7F4B"/>
                    </w:txbxContent>
                  </v:textbox>
                </v:shape>
                <v:roundrect id="Retângulo: Cantos Arredondados 3" o:spid="_x0000_s1028"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4863C4" w:rsidRPr="00F93850" w:rsidRDefault="004863C4"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4863C4" w:rsidRDefault="004863C4"/>
                      <w:p w14:paraId="2D47CEA3" w14:textId="77777777" w:rsidR="00271A85" w:rsidRDefault="00271A85"/>
                      <w:p w14:paraId="36CF0767" w14:textId="77777777" w:rsidR="004863C4" w:rsidRPr="00391236" w:rsidRDefault="004863C4"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84F3247" w14:textId="77777777" w:rsidR="004863C4" w:rsidRDefault="004863C4"/>
                      <w:p w14:paraId="3148877D" w14:textId="77777777" w:rsidR="004863C4" w:rsidRPr="00391236" w:rsidRDefault="004863C4" w:rsidP="002B7BA0">
                        <w:pPr>
                          <w:pStyle w:val="StyleIntroText14ptBold"/>
                        </w:pPr>
                        <w:r w:rsidRPr="00391236">
                          <w:t xml:space="preserve">Epidemiological survey and active screening for COVID-19: </w:t>
                        </w:r>
                      </w:p>
                      <w:p w14:paraId="46829B01"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4863C4" w:rsidRDefault="004863C4"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0AA5"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7A3BE"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769E63AC" w14:textId="77777777" w:rsidR="004863C4" w:rsidRDefault="004863C4"/>
                          <w:p w14:paraId="3562B778" w14:textId="77777777" w:rsidR="004863C4" w:rsidRPr="00391236" w:rsidRDefault="004863C4" w:rsidP="002B7BA0">
                            <w:pPr>
                              <w:pStyle w:val="StyleIntroText14ptBold"/>
                            </w:pPr>
                            <w:r w:rsidRPr="00391236">
                              <w:t xml:space="preserve">Epidemiological survey and active screening for COVID-19: </w:t>
                            </w:r>
                          </w:p>
                          <w:p w14:paraId="27254558"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0B9E6F36" w14:textId="77777777" w:rsidR="00271A85" w:rsidRDefault="00271A85"/>
                          <w:p w14:paraId="2AE8A865" w14:textId="581D27C2" w:rsidR="004863C4" w:rsidRPr="00391236" w:rsidRDefault="004863C4" w:rsidP="00BB7F4B">
                            <w:pPr>
                              <w:pStyle w:val="StyleIntroText14ptBold"/>
                            </w:pPr>
                            <w:r w:rsidRPr="00391236">
                              <w:t xml:space="preserve">Epidemiological survey and active screening for COVID-19: </w:t>
                            </w:r>
                          </w:p>
                          <w:p w14:paraId="3A90EA62"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rsidP="00BB7F4B"/>
                          <w:p w14:paraId="573FA07C" w14:textId="639B3B7D" w:rsidR="004863C4" w:rsidRPr="00391236" w:rsidRDefault="004863C4" w:rsidP="00BB7F4B">
                            <w:pPr>
                              <w:pStyle w:val="StyleIntroText14ptBold"/>
                            </w:pPr>
                            <w:r w:rsidRPr="00391236">
                              <w:t xml:space="preserve">Epidemiological survey and active screening for COVID-19: </w:t>
                            </w:r>
                          </w:p>
                          <w:p w14:paraId="3EFCA271"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9"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Cp&#13;&#10;yPLG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4863C4" w:rsidRPr="00391236" w:rsidRDefault="004863C4"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4863C4" w:rsidRPr="00391236" w:rsidRDefault="004863C4"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769E63AC" w14:textId="77777777" w:rsidR="004863C4" w:rsidRDefault="004863C4"/>
                    <w:p w14:paraId="3562B778" w14:textId="77777777" w:rsidR="004863C4" w:rsidRPr="00391236" w:rsidRDefault="004863C4" w:rsidP="002B7BA0">
                      <w:pPr>
                        <w:pStyle w:val="StyleIntroText14ptBold"/>
                      </w:pPr>
                      <w:r w:rsidRPr="00391236">
                        <w:t xml:space="preserve">Epidemiological survey and active screening for COVID-19: </w:t>
                      </w:r>
                    </w:p>
                    <w:p w14:paraId="27254558" w14:textId="77777777" w:rsidR="004863C4" w:rsidRPr="00391236" w:rsidRDefault="004863C4"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0B9E6F36" w14:textId="77777777" w:rsidR="00271A85" w:rsidRDefault="00271A85"/>
                    <w:p w14:paraId="2AE8A865" w14:textId="581D27C2" w:rsidR="004863C4" w:rsidRPr="00391236" w:rsidRDefault="004863C4" w:rsidP="00BB7F4B">
                      <w:pPr>
                        <w:pStyle w:val="StyleIntroText14ptBold"/>
                      </w:pPr>
                      <w:r w:rsidRPr="00391236">
                        <w:t xml:space="preserve">Epidemiological survey and active screening for COVID-19: </w:t>
                      </w:r>
                    </w:p>
                    <w:p w14:paraId="3A90EA62"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p w14:paraId="158327D1" w14:textId="77777777" w:rsidR="004863C4" w:rsidRDefault="004863C4" w:rsidP="00BB7F4B"/>
                    <w:p w14:paraId="573FA07C" w14:textId="639B3B7D" w:rsidR="004863C4" w:rsidRPr="00391236" w:rsidRDefault="004863C4" w:rsidP="00BB7F4B">
                      <w:pPr>
                        <w:pStyle w:val="StyleIntroText14ptBold"/>
                      </w:pPr>
                      <w:r w:rsidRPr="00391236">
                        <w:t xml:space="preserve">Epidemiological survey and active screening for COVID-19: </w:t>
                      </w:r>
                    </w:p>
                    <w:p w14:paraId="3EFCA271" w14:textId="77777777" w:rsidR="004863C4" w:rsidRPr="00391236" w:rsidRDefault="004863C4"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4863C4" w:rsidRPr="00391236" w:rsidRDefault="004863C4"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11A81874">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5DE5297"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4863C4" w:rsidRPr="00FC302C" w:rsidRDefault="004863C4" w:rsidP="0077427E">
                            <w:pPr>
                              <w:jc w:val="right"/>
                              <w:rPr>
                                <w:b/>
                                <w:bCs/>
                                <w:color w:val="2C969C"/>
                                <w:lang w:val="en-US"/>
                              </w:rPr>
                            </w:pPr>
                            <w:r w:rsidRPr="00FC302C">
                              <w:rPr>
                                <w:b/>
                                <w:bCs/>
                                <w:color w:val="2C969C"/>
                                <w:lang w:val="en-US"/>
                              </w:rPr>
                              <w:t>Supported by:</w:t>
                            </w:r>
                          </w:p>
                          <w:p w14:paraId="0234DD3B"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4863C4" w:rsidRDefault="004863C4"/>
                          <w:p w14:paraId="484C4FC8" w14:textId="77777777" w:rsidR="004863C4" w:rsidRPr="00FC302C" w:rsidRDefault="004863C4" w:rsidP="002B7BA0">
                            <w:pPr>
                              <w:rPr>
                                <w:lang w:val="en-US"/>
                              </w:rPr>
                            </w:pPr>
                            <w:r w:rsidRPr="00FC302C">
                              <w:rPr>
                                <w:lang w:val="en-US"/>
                              </w:rPr>
                              <w:t>Supported by:</w:t>
                            </w:r>
                          </w:p>
                          <w:p w14:paraId="329D9442" w14:textId="77777777" w:rsidR="004863C4" w:rsidRPr="002F1C03" w:rsidRDefault="004863C4" w:rsidP="002B7BA0">
                            <w:pPr>
                              <w:rPr>
                                <w:lang w:val="fr-CH"/>
                              </w:rPr>
                            </w:pPr>
                            <w:r w:rsidRPr="002F1C03">
                              <w:rPr>
                                <w:lang w:val="fr-CH"/>
                              </w:rPr>
                              <w:t>ASCRES • CIRES • MINSANTE Cité Verte • CIRCB • GIZ</w:t>
                            </w:r>
                          </w:p>
                          <w:p w14:paraId="624D7154" w14:textId="77777777" w:rsidR="00271A85" w:rsidRDefault="00271A85"/>
                          <w:p w14:paraId="684C5C46" w14:textId="77777777" w:rsidR="004863C4" w:rsidRPr="00FC302C" w:rsidRDefault="004863C4" w:rsidP="00BB7F4B">
                            <w:pPr>
                              <w:rPr>
                                <w:lang w:val="en-US"/>
                              </w:rPr>
                            </w:pPr>
                            <w:r w:rsidRPr="00FC302C">
                              <w:rPr>
                                <w:lang w:val="en-US"/>
                              </w:rPr>
                              <w:t>Supported by:</w:t>
                            </w:r>
                          </w:p>
                          <w:p w14:paraId="547CC810" w14:textId="77777777" w:rsidR="004863C4" w:rsidRPr="00FC302C" w:rsidRDefault="004863C4"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4863C4" w:rsidRDefault="004863C4" w:rsidP="00BB7F4B"/>
                          <w:p w14:paraId="798273D1" w14:textId="77777777" w:rsidR="004863C4" w:rsidRPr="00FC302C" w:rsidRDefault="004863C4" w:rsidP="00BB7F4B">
                            <w:pPr>
                              <w:rPr>
                                <w:lang w:val="en-US"/>
                              </w:rPr>
                            </w:pPr>
                            <w:r w:rsidRPr="00FC302C">
                              <w:rPr>
                                <w:lang w:val="en-US"/>
                              </w:rPr>
                              <w:t>Supported by:</w:t>
                            </w:r>
                          </w:p>
                          <w:p w14:paraId="1CA211CA" w14:textId="77777777" w:rsidR="004863C4" w:rsidRPr="002F1C03" w:rsidRDefault="004863C4" w:rsidP="00BB7F4B">
                            <w:pPr>
                              <w:rPr>
                                <w:lang w:val="fr-CH"/>
                              </w:rPr>
                            </w:pPr>
                            <w:bookmarkStart w:id="2" w:name="OLE_LINK36"/>
                            <w:bookmarkStart w:id="3" w:name="OLE_LINK37"/>
                            <w:bookmarkStart w:id="4" w:name="_Hlk59891266"/>
                            <w:r w:rsidRPr="002F1C03">
                              <w:rPr>
                                <w:lang w:val="fr-CH"/>
                              </w:rPr>
                              <w:t>ASCRES • CIRES • MINSANTE Cité Verte • CIRCB • GIZ</w:t>
                            </w:r>
                            <w:bookmarkEnd w:id="2"/>
                            <w:bookmarkEnd w:id="3"/>
                            <w:bookmarkEnd w:id="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02E40F8A" w14:textId="77777777" w:rsidR="004863C4" w:rsidRPr="00FC302C" w:rsidRDefault="004863C4" w:rsidP="0077427E">
                      <w:pPr>
                        <w:jc w:val="right"/>
                        <w:rPr>
                          <w:b/>
                          <w:bCs/>
                          <w:color w:val="2C969C"/>
                          <w:lang w:val="en-US"/>
                        </w:rPr>
                      </w:pPr>
                      <w:r w:rsidRPr="00FC302C">
                        <w:rPr>
                          <w:b/>
                          <w:bCs/>
                          <w:color w:val="2C969C"/>
                          <w:lang w:val="en-US"/>
                        </w:rPr>
                        <w:t>Supported by:</w:t>
                      </w:r>
                    </w:p>
                    <w:p w14:paraId="0234DD3B" w14:textId="77777777" w:rsidR="004863C4" w:rsidRPr="00FC302C" w:rsidRDefault="004863C4"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4863C4" w:rsidRDefault="004863C4"/>
                    <w:p w14:paraId="484C4FC8" w14:textId="77777777" w:rsidR="004863C4" w:rsidRPr="00FC302C" w:rsidRDefault="004863C4" w:rsidP="002B7BA0">
                      <w:pPr>
                        <w:rPr>
                          <w:lang w:val="en-US"/>
                        </w:rPr>
                      </w:pPr>
                      <w:r w:rsidRPr="00FC302C">
                        <w:rPr>
                          <w:lang w:val="en-US"/>
                        </w:rPr>
                        <w:t>Supported by:</w:t>
                      </w:r>
                    </w:p>
                    <w:p w14:paraId="329D9442" w14:textId="77777777" w:rsidR="004863C4" w:rsidRPr="002F1C03" w:rsidRDefault="004863C4" w:rsidP="002B7BA0">
                      <w:pPr>
                        <w:rPr>
                          <w:lang w:val="fr-CH"/>
                        </w:rPr>
                      </w:pPr>
                      <w:r w:rsidRPr="002F1C03">
                        <w:rPr>
                          <w:lang w:val="fr-CH"/>
                        </w:rPr>
                        <w:t>ASCRES • CIRES • MINSANTE Cité Verte • CIRCB • GIZ</w:t>
                      </w:r>
                    </w:p>
                    <w:p w14:paraId="624D7154" w14:textId="77777777" w:rsidR="00271A85" w:rsidRDefault="00271A85"/>
                    <w:p w14:paraId="684C5C46" w14:textId="77777777" w:rsidR="004863C4" w:rsidRPr="00FC302C" w:rsidRDefault="004863C4" w:rsidP="00BB7F4B">
                      <w:pPr>
                        <w:rPr>
                          <w:lang w:val="en-US"/>
                        </w:rPr>
                      </w:pPr>
                      <w:r w:rsidRPr="00FC302C">
                        <w:rPr>
                          <w:lang w:val="en-US"/>
                        </w:rPr>
                        <w:t>Supported by:</w:t>
                      </w:r>
                    </w:p>
                    <w:p w14:paraId="547CC810" w14:textId="77777777" w:rsidR="004863C4" w:rsidRPr="00FC302C" w:rsidRDefault="004863C4"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4863C4" w:rsidRDefault="004863C4" w:rsidP="00BB7F4B"/>
                    <w:p w14:paraId="798273D1" w14:textId="77777777" w:rsidR="004863C4" w:rsidRPr="00FC302C" w:rsidRDefault="004863C4" w:rsidP="00BB7F4B">
                      <w:pPr>
                        <w:rPr>
                          <w:lang w:val="en-US"/>
                        </w:rPr>
                      </w:pPr>
                      <w:r w:rsidRPr="00FC302C">
                        <w:rPr>
                          <w:lang w:val="en-US"/>
                        </w:rPr>
                        <w:t>Supported by:</w:t>
                      </w:r>
                    </w:p>
                    <w:p w14:paraId="1CA211CA" w14:textId="77777777" w:rsidR="004863C4" w:rsidRPr="002F1C03" w:rsidRDefault="004863C4" w:rsidP="00BB7F4B">
                      <w:pPr>
                        <w:rPr>
                          <w:lang w:val="fr-CH"/>
                        </w:rPr>
                      </w:pPr>
                      <w:bookmarkStart w:id="5" w:name="OLE_LINK36"/>
                      <w:bookmarkStart w:id="6" w:name="OLE_LINK37"/>
                      <w:bookmarkStart w:id="7" w:name="_Hlk59891266"/>
                      <w:r w:rsidRPr="002F1C03">
                        <w:rPr>
                          <w:lang w:val="fr-CH"/>
                        </w:rPr>
                        <w:t>ASCRES • CIRES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4863C4" w:rsidRDefault="004863C4"/>
                          <w:p w14:paraId="18A19089" w14:textId="77777777" w:rsidR="00271A85" w:rsidRDefault="00271A85"/>
                          <w:p w14:paraId="077D3920" w14:textId="09329E5B" w:rsidR="004863C4" w:rsidRDefault="004863C4"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4863C4" w:rsidRPr="00391236" w:rsidRDefault="004863C4"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4863C4" w:rsidRDefault="004863C4"/>
                    <w:p w14:paraId="18A19089" w14:textId="77777777" w:rsidR="00271A85" w:rsidRDefault="00271A85"/>
                    <w:p w14:paraId="077D3920" w14:textId="09329E5B" w:rsidR="004863C4" w:rsidRDefault="004863C4" w:rsidP="00BB7F4B"/>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859786"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8" w:name="OLE_LINK7"/>
      <w:bookmarkStart w:id="9" w:name="OLE_LINK9"/>
      <w:r w:rsidRPr="001E7519">
        <w:rPr>
          <w:rFonts w:ascii="Antique Olive" w:hAnsi="Antique Olive"/>
          <w:sz w:val="34"/>
          <w:szCs w:val="32"/>
        </w:rPr>
        <w:lastRenderedPageBreak/>
        <w:t>Epidemiological survey and active screening for COVID-19: Investigating the circulation and impact of SARS-CoV-2 on the population of the health district of Cité Verte in Yaounde </w:t>
      </w:r>
    </w:p>
    <w:bookmarkEnd w:id="8"/>
    <w:bookmarkEnd w:id="9"/>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0" w:name="OLE_LINK41"/>
      <w:bookmarkStart w:id="11"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2F1C03"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0">
              <w:r w:rsidRPr="001E7519">
                <w:rPr>
                  <w:rFonts w:ascii="Avenir Book" w:hAnsi="Avenir Book"/>
                  <w:color w:val="0563C1"/>
                  <w:sz w:val="16"/>
                  <w:szCs w:val="16"/>
                  <w:u w:val="single"/>
                </w:rPr>
                <w:t>lauraciaffi2002@yahoo.fr</w:t>
              </w:r>
            </w:hyperlink>
          </w:p>
        </w:tc>
      </w:tr>
      <w:tr w:rsidR="0077427E" w:rsidRPr="002F1C03"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2" w:name="OLE_LINK48"/>
      <w:bookmarkStart w:id="13"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2F1C03"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2F1C03"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14" w:name="OLE_LINK166"/>
            <w:bookmarkStart w:id="15"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14"/>
          <w:bookmarkEnd w:id="15"/>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16" w:name="_Hlk61342353"/>
            <w:r>
              <w:rPr>
                <w:rFonts w:ascii="Avenir Book" w:hAnsi="Avenir Book"/>
                <w:sz w:val="16"/>
                <w:szCs w:val="16"/>
                <w:lang w:val="en-US"/>
              </w:rPr>
              <w:t>Prof. Olivia Keiser</w:t>
            </w:r>
          </w:p>
          <w:p w14:paraId="471567D1" w14:textId="328C45B4" w:rsidR="003B0CA1" w:rsidRPr="003B0CA1" w:rsidRDefault="003B0CA1" w:rsidP="003B0CA1">
            <w:pPr>
              <w:ind w:hanging="2"/>
              <w:rPr>
                <w:rFonts w:ascii="Avenir Book" w:hAnsi="Avenir Book"/>
                <w:sz w:val="16"/>
                <w:szCs w:val="16"/>
                <w:lang w:val="en-CH"/>
              </w:rPr>
            </w:pPr>
            <w:r w:rsidRPr="003B0CA1">
              <w:rPr>
                <w:rFonts w:ascii="Avenir Book" w:hAnsi="Avenir Book"/>
                <w:sz w:val="16"/>
                <w:szCs w:val="16"/>
                <w:lang w:val="en-CH"/>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3B0CA1" w:rsidRDefault="003B0CA1" w:rsidP="003B0CA1">
            <w:pPr>
              <w:spacing w:line="276" w:lineRule="auto"/>
              <w:ind w:hanging="2"/>
              <w:rPr>
                <w:rFonts w:ascii="Avenir Book" w:hAnsi="Avenir Book"/>
                <w:sz w:val="16"/>
                <w:szCs w:val="16"/>
              </w:rPr>
            </w:pPr>
            <w:proofErr w:type="spellStart"/>
            <w:r w:rsidRPr="003B0CA1">
              <w:rPr>
                <w:rFonts w:ascii="Avenir Book" w:hAnsi="Avenir Book"/>
                <w:b/>
                <w:bCs/>
                <w:sz w:val="16"/>
                <w:szCs w:val="16"/>
              </w:rPr>
              <w:t>University</w:t>
            </w:r>
            <w:proofErr w:type="spellEnd"/>
            <w:r w:rsidRPr="003B0CA1">
              <w:rPr>
                <w:rFonts w:ascii="Avenir Book" w:hAnsi="Avenir Book"/>
                <w:b/>
                <w:bCs/>
                <w:sz w:val="16"/>
                <w:szCs w:val="16"/>
              </w:rPr>
              <w:t xml:space="preserve"> of Geneva</w:t>
            </w:r>
            <w:r>
              <w:rPr>
                <w:rFonts w:ascii="Avenir Book" w:hAnsi="Avenir Book"/>
                <w:sz w:val="16"/>
                <w:szCs w:val="16"/>
              </w:rPr>
              <w:t xml:space="preserve">, Institute of Global </w:t>
            </w:r>
            <w:proofErr w:type="spellStart"/>
            <w:r>
              <w:rPr>
                <w:rFonts w:ascii="Avenir Book" w:hAnsi="Avenir Book"/>
                <w:sz w:val="16"/>
                <w:szCs w:val="16"/>
              </w:rPr>
              <w:t>Health</w:t>
            </w:r>
            <w:proofErr w:type="spellEnd"/>
          </w:p>
          <w:p w14:paraId="1B3C9B90" w14:textId="77777777" w:rsidR="003B0CA1" w:rsidRPr="001E7519" w:rsidRDefault="003B0CA1" w:rsidP="00585C8D">
            <w:pPr>
              <w:ind w:hanging="2"/>
              <w:rPr>
                <w:rFonts w:ascii="Avenir Book" w:hAnsi="Avenir Book"/>
                <w:b/>
                <w:sz w:val="16"/>
                <w:szCs w:val="16"/>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17" w:name="_Hlk61342395"/>
            <w:bookmarkEnd w:id="16"/>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3B0CA1" w:rsidRDefault="003B0CA1" w:rsidP="003B0CA1">
            <w:pPr>
              <w:ind w:hanging="2"/>
              <w:rPr>
                <w:rFonts w:ascii="Avenir Book" w:hAnsi="Avenir Book"/>
                <w:bCs/>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w:t>
            </w:r>
            <w:r>
              <w:rPr>
                <w:rFonts w:ascii="Avenir Book" w:hAnsi="Avenir Book"/>
                <w:bCs/>
                <w:sz w:val="16"/>
                <w:szCs w:val="16"/>
              </w:rPr>
              <w:t xml:space="preserve"> Institute of Global </w:t>
            </w:r>
            <w:proofErr w:type="spellStart"/>
            <w:r>
              <w:rPr>
                <w:rFonts w:ascii="Avenir Book" w:hAnsi="Avenir Book"/>
                <w:bCs/>
                <w:sz w:val="16"/>
                <w:szCs w:val="16"/>
              </w:rPr>
              <w:t>Health</w:t>
            </w:r>
            <w:proofErr w:type="spellEnd"/>
          </w:p>
        </w:tc>
      </w:tr>
      <w:bookmarkEnd w:id="17"/>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Default="003B0CA1" w:rsidP="003B0CA1">
            <w:pPr>
              <w:ind w:hanging="2"/>
              <w:rPr>
                <w:rFonts w:ascii="Avenir Book" w:hAnsi="Avenir Book"/>
                <w:b/>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w:t>
            </w:r>
            <w:r>
              <w:rPr>
                <w:rFonts w:ascii="Avenir Book" w:hAnsi="Avenir Book"/>
                <w:bCs/>
                <w:sz w:val="16"/>
                <w:szCs w:val="16"/>
              </w:rPr>
              <w:t xml:space="preserve"> Institute of Global </w:t>
            </w:r>
            <w:proofErr w:type="spellStart"/>
            <w:r>
              <w:rPr>
                <w:rFonts w:ascii="Avenir Book" w:hAnsi="Avenir Book"/>
                <w:bCs/>
                <w:sz w:val="16"/>
                <w:szCs w:val="16"/>
              </w:rPr>
              <w:t>Health</w:t>
            </w:r>
            <w:proofErr w:type="spellEnd"/>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3B0CA1" w:rsidRDefault="003B0CA1" w:rsidP="003B0CA1">
            <w:pPr>
              <w:ind w:hanging="2"/>
              <w:rPr>
                <w:rFonts w:ascii="Avenir Book" w:hAnsi="Avenir Book"/>
                <w:bCs/>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 </w:t>
            </w:r>
            <w:r>
              <w:rPr>
                <w:rFonts w:ascii="Avenir Book" w:hAnsi="Avenir Book"/>
                <w:bCs/>
                <w:sz w:val="16"/>
                <w:szCs w:val="16"/>
              </w:rPr>
              <w:t xml:space="preserve">Institute of Global </w:t>
            </w:r>
            <w:proofErr w:type="spellStart"/>
            <w:r>
              <w:rPr>
                <w:rFonts w:ascii="Avenir Book" w:hAnsi="Avenir Book"/>
                <w:bCs/>
                <w:sz w:val="16"/>
                <w:szCs w:val="16"/>
              </w:rPr>
              <w:t>Health</w:t>
            </w:r>
            <w:proofErr w:type="spellEnd"/>
          </w:p>
        </w:tc>
      </w:tr>
      <w:bookmarkEnd w:id="12"/>
      <w:bookmarkEnd w:id="13"/>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8" w:name="OLE_LINK62"/>
            <w:bookmarkStart w:id="19"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bookmarkEnd w:id="18"/>
    <w:bookmarkEnd w:id="19"/>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0"/>
          <w:bookmarkEnd w:id="11"/>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2F1C03" w:rsidRDefault="0077427E" w:rsidP="00585C8D">
            <w:pPr>
              <w:spacing w:line="276" w:lineRule="auto"/>
              <w:ind w:hanging="2"/>
              <w:rPr>
                <w:rFonts w:ascii="Avenir Book" w:hAnsi="Avenir Book"/>
                <w:bCs/>
                <w:sz w:val="16"/>
                <w:szCs w:val="16"/>
                <w:lang w:val="en-US"/>
              </w:rPr>
            </w:pPr>
            <w:proofErr w:type="spellStart"/>
            <w:r w:rsidRPr="002F1C03">
              <w:rPr>
                <w:rFonts w:ascii="Avenir Book" w:hAnsi="Avenir Book"/>
                <w:bCs/>
                <w:sz w:val="16"/>
                <w:szCs w:val="16"/>
                <w:lang w:val="en-US"/>
              </w:rPr>
              <w:t>Mr</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Josselin</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Guillebert</w:t>
            </w:r>
            <w:proofErr w:type="spellEnd"/>
            <w:r w:rsidRPr="002F1C03">
              <w:rPr>
                <w:rFonts w:ascii="Avenir Book" w:hAnsi="Avenir Book"/>
                <w:bCs/>
                <w:sz w:val="16"/>
                <w:szCs w:val="16"/>
                <w:lang w:val="en-US"/>
              </w:rPr>
              <w:t xml:space="preserve"> director </w:t>
            </w:r>
            <w:proofErr w:type="spellStart"/>
            <w:r w:rsidRPr="002F1C03">
              <w:rPr>
                <w:rFonts w:ascii="Avenir Book" w:hAnsi="Avenir Book"/>
                <w:bCs/>
                <w:sz w:val="16"/>
                <w:szCs w:val="16"/>
                <w:lang w:val="en-US"/>
              </w:rPr>
              <w:t>ProPASSaR</w:t>
            </w:r>
            <w:proofErr w:type="spellEnd"/>
            <w:r w:rsidRPr="002F1C03">
              <w:rPr>
                <w:rFonts w:ascii="Avenir Book" w:hAnsi="Avenir Book"/>
                <w:bCs/>
                <w:sz w:val="16"/>
                <w:szCs w:val="16"/>
                <w:lang w:val="en-US"/>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3586B19D" w14:textId="5E364F51" w:rsidR="00002592" w:rsidRDefault="0077427E">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60353386" w:history="1">
        <w:r w:rsidR="00002592" w:rsidRPr="00C30C5C">
          <w:rPr>
            <w:rStyle w:val="Hyperlink"/>
            <w:noProof/>
          </w:rPr>
          <w:t>Background</w:t>
        </w:r>
        <w:r w:rsidR="00002592">
          <w:rPr>
            <w:noProof/>
            <w:webHidden/>
          </w:rPr>
          <w:tab/>
        </w:r>
        <w:r w:rsidR="00002592">
          <w:rPr>
            <w:noProof/>
            <w:webHidden/>
          </w:rPr>
          <w:fldChar w:fldCharType="begin"/>
        </w:r>
        <w:r w:rsidR="00002592">
          <w:rPr>
            <w:noProof/>
            <w:webHidden/>
          </w:rPr>
          <w:instrText xml:space="preserve"> PAGEREF _Toc60353386 \h </w:instrText>
        </w:r>
        <w:r w:rsidR="00002592">
          <w:rPr>
            <w:noProof/>
            <w:webHidden/>
          </w:rPr>
        </w:r>
        <w:r w:rsidR="00002592">
          <w:rPr>
            <w:noProof/>
            <w:webHidden/>
          </w:rPr>
          <w:fldChar w:fldCharType="separate"/>
        </w:r>
        <w:r w:rsidR="0034685D">
          <w:rPr>
            <w:noProof/>
            <w:webHidden/>
          </w:rPr>
          <w:t>3</w:t>
        </w:r>
        <w:r w:rsidR="00002592">
          <w:rPr>
            <w:noProof/>
            <w:webHidden/>
          </w:rPr>
          <w:fldChar w:fldCharType="end"/>
        </w:r>
      </w:hyperlink>
    </w:p>
    <w:p w14:paraId="0B58A9C2" w14:textId="2D3F54E4" w:rsidR="00002592" w:rsidRDefault="00332970">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87" w:history="1">
        <w:r w:rsidR="00002592" w:rsidRPr="00C30C5C">
          <w:rPr>
            <w:rStyle w:val="Hyperlink"/>
            <w:noProof/>
          </w:rPr>
          <w:t>Methods</w:t>
        </w:r>
        <w:r w:rsidR="00002592">
          <w:rPr>
            <w:noProof/>
            <w:webHidden/>
          </w:rPr>
          <w:tab/>
        </w:r>
        <w:r w:rsidR="00002592">
          <w:rPr>
            <w:noProof/>
            <w:webHidden/>
          </w:rPr>
          <w:fldChar w:fldCharType="begin"/>
        </w:r>
        <w:r w:rsidR="00002592">
          <w:rPr>
            <w:noProof/>
            <w:webHidden/>
          </w:rPr>
          <w:instrText xml:space="preserve"> PAGEREF _Toc60353387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63752328" w14:textId="66AA3B28"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8" w:history="1">
        <w:r w:rsidR="00002592" w:rsidRPr="00C30C5C">
          <w:rPr>
            <w:rStyle w:val="Hyperlink"/>
            <w:noProof/>
          </w:rPr>
          <w:t>Design</w:t>
        </w:r>
        <w:r w:rsidR="00002592">
          <w:rPr>
            <w:noProof/>
            <w:webHidden/>
          </w:rPr>
          <w:tab/>
        </w:r>
        <w:r w:rsidR="00002592">
          <w:rPr>
            <w:noProof/>
            <w:webHidden/>
          </w:rPr>
          <w:fldChar w:fldCharType="begin"/>
        </w:r>
        <w:r w:rsidR="00002592">
          <w:rPr>
            <w:noProof/>
            <w:webHidden/>
          </w:rPr>
          <w:instrText xml:space="preserve"> PAGEREF _Toc60353388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1FD2B1C4" w14:textId="0F45AAA1"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9" w:history="1">
        <w:r w:rsidR="00002592" w:rsidRPr="00C30C5C">
          <w:rPr>
            <w:rStyle w:val="Hyperlink"/>
            <w:noProof/>
          </w:rPr>
          <w:t>Population</w:t>
        </w:r>
        <w:r w:rsidR="00002592">
          <w:rPr>
            <w:noProof/>
            <w:webHidden/>
          </w:rPr>
          <w:tab/>
        </w:r>
        <w:r w:rsidR="00002592">
          <w:rPr>
            <w:noProof/>
            <w:webHidden/>
          </w:rPr>
          <w:fldChar w:fldCharType="begin"/>
        </w:r>
        <w:r w:rsidR="00002592">
          <w:rPr>
            <w:noProof/>
            <w:webHidden/>
          </w:rPr>
          <w:instrText xml:space="preserve"> PAGEREF _Toc60353389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70FA65D2" w14:textId="32EAA174"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0" w:history="1">
        <w:r w:rsidR="00002592" w:rsidRPr="00C30C5C">
          <w:rPr>
            <w:rStyle w:val="Hyperlink"/>
            <w:noProof/>
          </w:rPr>
          <w:t>Sampling</w:t>
        </w:r>
        <w:r w:rsidR="00002592">
          <w:rPr>
            <w:noProof/>
            <w:webHidden/>
          </w:rPr>
          <w:tab/>
        </w:r>
        <w:r w:rsidR="00002592">
          <w:rPr>
            <w:noProof/>
            <w:webHidden/>
          </w:rPr>
          <w:fldChar w:fldCharType="begin"/>
        </w:r>
        <w:r w:rsidR="00002592">
          <w:rPr>
            <w:noProof/>
            <w:webHidden/>
          </w:rPr>
          <w:instrText xml:space="preserve"> PAGEREF _Toc60353390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51211D47" w14:textId="41A3E246"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1" w:history="1">
        <w:r w:rsidR="00002592" w:rsidRPr="00C30C5C">
          <w:rPr>
            <w:rStyle w:val="Hyperlink"/>
            <w:noProof/>
          </w:rPr>
          <w:t>Testing</w:t>
        </w:r>
        <w:r w:rsidR="00002592">
          <w:rPr>
            <w:noProof/>
            <w:webHidden/>
          </w:rPr>
          <w:tab/>
        </w:r>
        <w:r w:rsidR="00002592">
          <w:rPr>
            <w:noProof/>
            <w:webHidden/>
          </w:rPr>
          <w:fldChar w:fldCharType="begin"/>
        </w:r>
        <w:r w:rsidR="00002592">
          <w:rPr>
            <w:noProof/>
            <w:webHidden/>
          </w:rPr>
          <w:instrText xml:space="preserve"> PAGEREF _Toc60353391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7E6D0D86" w14:textId="0DA94543"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2" w:history="1">
        <w:r w:rsidR="00002592" w:rsidRPr="00C30C5C">
          <w:rPr>
            <w:rStyle w:val="Hyperlink"/>
            <w:noProof/>
          </w:rPr>
          <w:t>Questionnaire</w:t>
        </w:r>
        <w:r w:rsidR="00002592">
          <w:rPr>
            <w:noProof/>
            <w:webHidden/>
          </w:rPr>
          <w:tab/>
        </w:r>
        <w:r w:rsidR="00002592">
          <w:rPr>
            <w:noProof/>
            <w:webHidden/>
          </w:rPr>
          <w:fldChar w:fldCharType="begin"/>
        </w:r>
        <w:r w:rsidR="00002592">
          <w:rPr>
            <w:noProof/>
            <w:webHidden/>
          </w:rPr>
          <w:instrText xml:space="preserve"> PAGEREF _Toc60353392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38ACBAA0" w14:textId="7EA2C19D"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3" w:history="1">
        <w:r w:rsidR="00002592" w:rsidRPr="00C30C5C">
          <w:rPr>
            <w:rStyle w:val="Hyperlink"/>
            <w:noProof/>
          </w:rPr>
          <w:t>Field work</w:t>
        </w:r>
        <w:r w:rsidR="00002592">
          <w:rPr>
            <w:noProof/>
            <w:webHidden/>
          </w:rPr>
          <w:tab/>
        </w:r>
        <w:r w:rsidR="00002592">
          <w:rPr>
            <w:noProof/>
            <w:webHidden/>
          </w:rPr>
          <w:fldChar w:fldCharType="begin"/>
        </w:r>
        <w:r w:rsidR="00002592">
          <w:rPr>
            <w:noProof/>
            <w:webHidden/>
          </w:rPr>
          <w:instrText xml:space="preserve"> PAGEREF _Toc60353393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55806A29" w14:textId="76A6212F"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4" w:history="1">
        <w:r w:rsidR="00002592" w:rsidRPr="00C30C5C">
          <w:rPr>
            <w:rStyle w:val="Hyperlink"/>
            <w:noProof/>
          </w:rPr>
          <w:t>Data management</w:t>
        </w:r>
        <w:r w:rsidR="00002592">
          <w:rPr>
            <w:noProof/>
            <w:webHidden/>
          </w:rPr>
          <w:tab/>
        </w:r>
        <w:r w:rsidR="00002592">
          <w:rPr>
            <w:noProof/>
            <w:webHidden/>
          </w:rPr>
          <w:fldChar w:fldCharType="begin"/>
        </w:r>
        <w:r w:rsidR="00002592">
          <w:rPr>
            <w:noProof/>
            <w:webHidden/>
          </w:rPr>
          <w:instrText xml:space="preserve"> PAGEREF _Toc60353394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3A757F29" w14:textId="55F71E55"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5" w:history="1">
        <w:r w:rsidR="00002592" w:rsidRPr="00C30C5C">
          <w:rPr>
            <w:rStyle w:val="Hyperlink"/>
            <w:noProof/>
          </w:rPr>
          <w:t>Data analysis</w:t>
        </w:r>
        <w:r w:rsidR="00002592">
          <w:rPr>
            <w:noProof/>
            <w:webHidden/>
          </w:rPr>
          <w:tab/>
        </w:r>
        <w:r w:rsidR="00002592">
          <w:rPr>
            <w:noProof/>
            <w:webHidden/>
          </w:rPr>
          <w:fldChar w:fldCharType="begin"/>
        </w:r>
        <w:r w:rsidR="00002592">
          <w:rPr>
            <w:noProof/>
            <w:webHidden/>
          </w:rPr>
          <w:instrText xml:space="preserve"> PAGEREF _Toc60353395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489C20AF" w14:textId="14EF6D79" w:rsidR="00002592" w:rsidRDefault="00332970">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6" w:history="1">
        <w:r w:rsidR="00002592" w:rsidRPr="00C30C5C">
          <w:rPr>
            <w:rStyle w:val="Hyperlink"/>
            <w:noProof/>
            <w:lang w:val="en-US"/>
          </w:rPr>
          <w:t>Seroprevalence estimation</w:t>
        </w:r>
        <w:r w:rsidR="00002592">
          <w:rPr>
            <w:noProof/>
            <w:webHidden/>
          </w:rPr>
          <w:tab/>
        </w:r>
        <w:r w:rsidR="00002592">
          <w:rPr>
            <w:noProof/>
            <w:webHidden/>
          </w:rPr>
          <w:fldChar w:fldCharType="begin"/>
        </w:r>
        <w:r w:rsidR="00002592">
          <w:rPr>
            <w:noProof/>
            <w:webHidden/>
          </w:rPr>
          <w:instrText xml:space="preserve"> PAGEREF _Toc60353396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289EBCC8" w14:textId="0EAF5226" w:rsidR="00002592" w:rsidRDefault="00332970">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7" w:history="1">
        <w:r w:rsidR="00002592" w:rsidRPr="00C30C5C">
          <w:rPr>
            <w:rStyle w:val="Hyperlink"/>
            <w:noProof/>
            <w:lang w:val="en-US"/>
          </w:rPr>
          <w:t>Risk factor analysis</w:t>
        </w:r>
        <w:r w:rsidR="00002592">
          <w:rPr>
            <w:noProof/>
            <w:webHidden/>
          </w:rPr>
          <w:tab/>
        </w:r>
        <w:r w:rsidR="00002592">
          <w:rPr>
            <w:noProof/>
            <w:webHidden/>
          </w:rPr>
          <w:fldChar w:fldCharType="begin"/>
        </w:r>
        <w:r w:rsidR="00002592">
          <w:rPr>
            <w:noProof/>
            <w:webHidden/>
          </w:rPr>
          <w:instrText xml:space="preserve"> PAGEREF _Toc60353397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6CBD0B03" w14:textId="4F8E5EFE"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8" w:history="1">
        <w:r w:rsidR="00002592" w:rsidRPr="00C30C5C">
          <w:rPr>
            <w:rStyle w:val="Hyperlink"/>
            <w:noProof/>
          </w:rPr>
          <w:t>Ethical considerations</w:t>
        </w:r>
        <w:r w:rsidR="00002592">
          <w:rPr>
            <w:noProof/>
            <w:webHidden/>
          </w:rPr>
          <w:tab/>
        </w:r>
        <w:r w:rsidR="00002592">
          <w:rPr>
            <w:noProof/>
            <w:webHidden/>
          </w:rPr>
          <w:fldChar w:fldCharType="begin"/>
        </w:r>
        <w:r w:rsidR="00002592">
          <w:rPr>
            <w:noProof/>
            <w:webHidden/>
          </w:rPr>
          <w:instrText xml:space="preserve"> PAGEREF _Toc60353398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2B5C616F" w14:textId="41E11E88" w:rsidR="00002592" w:rsidRDefault="00332970">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99" w:history="1">
        <w:r w:rsidR="00002592" w:rsidRPr="00C30C5C">
          <w:rPr>
            <w:rStyle w:val="Hyperlink"/>
            <w:noProof/>
          </w:rPr>
          <w:t>Results</w:t>
        </w:r>
        <w:r w:rsidR="00002592">
          <w:rPr>
            <w:noProof/>
            <w:webHidden/>
          </w:rPr>
          <w:tab/>
        </w:r>
        <w:r w:rsidR="00002592">
          <w:rPr>
            <w:noProof/>
            <w:webHidden/>
          </w:rPr>
          <w:fldChar w:fldCharType="begin"/>
        </w:r>
        <w:r w:rsidR="00002592">
          <w:rPr>
            <w:noProof/>
            <w:webHidden/>
          </w:rPr>
          <w:instrText xml:space="preserve"> PAGEREF _Toc60353399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1212B62B" w14:textId="33D13F8F"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0" w:history="1">
        <w:r w:rsidR="00002592" w:rsidRPr="00C30C5C">
          <w:rPr>
            <w:rStyle w:val="Hyperlink"/>
            <w:noProof/>
          </w:rPr>
          <w:t>Participation rate</w:t>
        </w:r>
        <w:r w:rsidR="00002592">
          <w:rPr>
            <w:noProof/>
            <w:webHidden/>
          </w:rPr>
          <w:tab/>
        </w:r>
        <w:r w:rsidR="00002592">
          <w:rPr>
            <w:noProof/>
            <w:webHidden/>
          </w:rPr>
          <w:fldChar w:fldCharType="begin"/>
        </w:r>
        <w:r w:rsidR="00002592">
          <w:rPr>
            <w:noProof/>
            <w:webHidden/>
          </w:rPr>
          <w:instrText xml:space="preserve"> PAGEREF _Toc60353400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72E3571A" w14:textId="38EAD993"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1" w:history="1">
        <w:r w:rsidR="00002592" w:rsidRPr="00C30C5C">
          <w:rPr>
            <w:rStyle w:val="Hyperlink"/>
            <w:noProof/>
          </w:rPr>
          <w:t>Respondent and household characteristics</w:t>
        </w:r>
        <w:r w:rsidR="00002592">
          <w:rPr>
            <w:noProof/>
            <w:webHidden/>
          </w:rPr>
          <w:tab/>
        </w:r>
        <w:r w:rsidR="00002592">
          <w:rPr>
            <w:noProof/>
            <w:webHidden/>
          </w:rPr>
          <w:fldChar w:fldCharType="begin"/>
        </w:r>
        <w:r w:rsidR="00002592">
          <w:rPr>
            <w:noProof/>
            <w:webHidden/>
          </w:rPr>
          <w:instrText xml:space="preserve"> PAGEREF _Toc60353401 \h </w:instrText>
        </w:r>
        <w:r w:rsidR="00002592">
          <w:rPr>
            <w:noProof/>
            <w:webHidden/>
          </w:rPr>
        </w:r>
        <w:r w:rsidR="00002592">
          <w:rPr>
            <w:noProof/>
            <w:webHidden/>
          </w:rPr>
          <w:fldChar w:fldCharType="separate"/>
        </w:r>
        <w:r w:rsidR="0034685D">
          <w:rPr>
            <w:noProof/>
            <w:webHidden/>
          </w:rPr>
          <w:t>8</w:t>
        </w:r>
        <w:r w:rsidR="00002592">
          <w:rPr>
            <w:noProof/>
            <w:webHidden/>
          </w:rPr>
          <w:fldChar w:fldCharType="end"/>
        </w:r>
      </w:hyperlink>
    </w:p>
    <w:p w14:paraId="1691653A" w14:textId="1A6E607A"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2" w:history="1">
        <w:r w:rsidR="00002592" w:rsidRPr="00C30C5C">
          <w:rPr>
            <w:rStyle w:val="Hyperlink"/>
            <w:noProof/>
          </w:rPr>
          <w:t>Seroprevalence estimates</w:t>
        </w:r>
        <w:r w:rsidR="00002592">
          <w:rPr>
            <w:noProof/>
            <w:webHidden/>
          </w:rPr>
          <w:tab/>
        </w:r>
        <w:r w:rsidR="00002592">
          <w:rPr>
            <w:noProof/>
            <w:webHidden/>
          </w:rPr>
          <w:fldChar w:fldCharType="begin"/>
        </w:r>
        <w:r w:rsidR="00002592">
          <w:rPr>
            <w:noProof/>
            <w:webHidden/>
          </w:rPr>
          <w:instrText xml:space="preserve"> PAGEREF _Toc60353402 \h </w:instrText>
        </w:r>
        <w:r w:rsidR="00002592">
          <w:rPr>
            <w:noProof/>
            <w:webHidden/>
          </w:rPr>
        </w:r>
        <w:r w:rsidR="00002592">
          <w:rPr>
            <w:noProof/>
            <w:webHidden/>
          </w:rPr>
          <w:fldChar w:fldCharType="separate"/>
        </w:r>
        <w:r w:rsidR="0034685D">
          <w:rPr>
            <w:noProof/>
            <w:webHidden/>
          </w:rPr>
          <w:t>9</w:t>
        </w:r>
        <w:r w:rsidR="00002592">
          <w:rPr>
            <w:noProof/>
            <w:webHidden/>
          </w:rPr>
          <w:fldChar w:fldCharType="end"/>
        </w:r>
      </w:hyperlink>
    </w:p>
    <w:p w14:paraId="62E52162" w14:textId="70BB7ECA"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3" w:history="1">
        <w:r w:rsidR="00002592" w:rsidRPr="00C30C5C">
          <w:rPr>
            <w:rStyle w:val="Hyperlink"/>
            <w:noProof/>
          </w:rPr>
          <w:t>Risk factors for seropositivity</w:t>
        </w:r>
        <w:r w:rsidR="00002592">
          <w:rPr>
            <w:noProof/>
            <w:webHidden/>
          </w:rPr>
          <w:tab/>
        </w:r>
        <w:r w:rsidR="00002592">
          <w:rPr>
            <w:noProof/>
            <w:webHidden/>
          </w:rPr>
          <w:fldChar w:fldCharType="begin"/>
        </w:r>
        <w:r w:rsidR="00002592">
          <w:rPr>
            <w:noProof/>
            <w:webHidden/>
          </w:rPr>
          <w:instrText xml:space="preserve"> PAGEREF _Toc60353403 \h </w:instrText>
        </w:r>
        <w:r w:rsidR="00002592">
          <w:rPr>
            <w:noProof/>
            <w:webHidden/>
          </w:rPr>
        </w:r>
        <w:r w:rsidR="00002592">
          <w:rPr>
            <w:noProof/>
            <w:webHidden/>
          </w:rPr>
          <w:fldChar w:fldCharType="separate"/>
        </w:r>
        <w:r w:rsidR="0034685D">
          <w:rPr>
            <w:noProof/>
            <w:webHidden/>
          </w:rPr>
          <w:t>12</w:t>
        </w:r>
        <w:r w:rsidR="00002592">
          <w:rPr>
            <w:noProof/>
            <w:webHidden/>
          </w:rPr>
          <w:fldChar w:fldCharType="end"/>
        </w:r>
      </w:hyperlink>
    </w:p>
    <w:p w14:paraId="0B3E991A" w14:textId="5635D82C"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4" w:history="1">
        <w:r w:rsidR="00002592">
          <w:rPr>
            <w:noProof/>
            <w:webHidden/>
          </w:rPr>
          <w:tab/>
        </w:r>
        <w:r w:rsidR="00002592">
          <w:rPr>
            <w:noProof/>
            <w:webHidden/>
          </w:rPr>
          <w:fldChar w:fldCharType="begin"/>
        </w:r>
        <w:r w:rsidR="00002592">
          <w:rPr>
            <w:noProof/>
            <w:webHidden/>
          </w:rPr>
          <w:instrText xml:space="preserve"> PAGEREF _Toc60353404 \h </w:instrText>
        </w:r>
        <w:r w:rsidR="00002592">
          <w:rPr>
            <w:noProof/>
            <w:webHidden/>
          </w:rPr>
        </w:r>
        <w:r w:rsidR="00002592">
          <w:rPr>
            <w:noProof/>
            <w:webHidden/>
          </w:rPr>
          <w:fldChar w:fldCharType="separate"/>
        </w:r>
        <w:r w:rsidR="0034685D">
          <w:rPr>
            <w:noProof/>
            <w:webHidden/>
          </w:rPr>
          <w:t>13</w:t>
        </w:r>
        <w:r w:rsidR="00002592">
          <w:rPr>
            <w:noProof/>
            <w:webHidden/>
          </w:rPr>
          <w:fldChar w:fldCharType="end"/>
        </w:r>
      </w:hyperlink>
    </w:p>
    <w:p w14:paraId="7B842E84" w14:textId="6C3FBB24"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5" w:history="1">
        <w:r w:rsidR="00002592" w:rsidRPr="00C30C5C">
          <w:rPr>
            <w:rStyle w:val="Hyperlink"/>
            <w:noProof/>
          </w:rPr>
          <w:t>COVID-19 related symptoms and treatment</w:t>
        </w:r>
        <w:r w:rsidR="00002592">
          <w:rPr>
            <w:noProof/>
            <w:webHidden/>
          </w:rPr>
          <w:tab/>
        </w:r>
        <w:r w:rsidR="00002592">
          <w:rPr>
            <w:noProof/>
            <w:webHidden/>
          </w:rPr>
          <w:fldChar w:fldCharType="begin"/>
        </w:r>
        <w:r w:rsidR="00002592">
          <w:rPr>
            <w:noProof/>
            <w:webHidden/>
          </w:rPr>
          <w:instrText xml:space="preserve"> PAGEREF _Toc60353405 \h </w:instrText>
        </w:r>
        <w:r w:rsidR="00002592">
          <w:rPr>
            <w:noProof/>
            <w:webHidden/>
          </w:rPr>
        </w:r>
        <w:r w:rsidR="00002592">
          <w:rPr>
            <w:noProof/>
            <w:webHidden/>
          </w:rPr>
          <w:fldChar w:fldCharType="separate"/>
        </w:r>
        <w:r w:rsidR="0034685D">
          <w:rPr>
            <w:noProof/>
            <w:webHidden/>
          </w:rPr>
          <w:t>14</w:t>
        </w:r>
        <w:r w:rsidR="00002592">
          <w:rPr>
            <w:noProof/>
            <w:webHidden/>
          </w:rPr>
          <w:fldChar w:fldCharType="end"/>
        </w:r>
      </w:hyperlink>
    </w:p>
    <w:p w14:paraId="18F98760" w14:textId="3AD78B99"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6" w:history="1">
        <w:r w:rsidR="00002592" w:rsidRPr="00C30C5C">
          <w:rPr>
            <w:rStyle w:val="Hyperlink"/>
            <w:noProof/>
          </w:rPr>
          <w:t>Risk factors for symptomatic COVID-19</w:t>
        </w:r>
        <w:r w:rsidR="00002592">
          <w:rPr>
            <w:noProof/>
            <w:webHidden/>
          </w:rPr>
          <w:tab/>
        </w:r>
        <w:r w:rsidR="00002592">
          <w:rPr>
            <w:noProof/>
            <w:webHidden/>
          </w:rPr>
          <w:fldChar w:fldCharType="begin"/>
        </w:r>
        <w:r w:rsidR="00002592">
          <w:rPr>
            <w:noProof/>
            <w:webHidden/>
          </w:rPr>
          <w:instrText xml:space="preserve"> PAGEREF _Toc60353406 \h </w:instrText>
        </w:r>
        <w:r w:rsidR="00002592">
          <w:rPr>
            <w:noProof/>
            <w:webHidden/>
          </w:rPr>
        </w:r>
        <w:r w:rsidR="00002592">
          <w:rPr>
            <w:noProof/>
            <w:webHidden/>
          </w:rPr>
          <w:fldChar w:fldCharType="separate"/>
        </w:r>
        <w:r w:rsidR="0034685D">
          <w:rPr>
            <w:noProof/>
            <w:webHidden/>
          </w:rPr>
          <w:t>15</w:t>
        </w:r>
        <w:r w:rsidR="00002592">
          <w:rPr>
            <w:noProof/>
            <w:webHidden/>
          </w:rPr>
          <w:fldChar w:fldCharType="end"/>
        </w:r>
      </w:hyperlink>
    </w:p>
    <w:p w14:paraId="37CB2672" w14:textId="4F259E8E"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7" w:history="1">
        <w:r w:rsidR="00002592" w:rsidRPr="00C30C5C">
          <w:rPr>
            <w:rStyle w:val="Hyperlink"/>
            <w:noProof/>
          </w:rPr>
          <w:t>Impact on individuals and households</w:t>
        </w:r>
        <w:r w:rsidR="00002592">
          <w:rPr>
            <w:noProof/>
            <w:webHidden/>
          </w:rPr>
          <w:tab/>
        </w:r>
        <w:r w:rsidR="00002592">
          <w:rPr>
            <w:noProof/>
            <w:webHidden/>
          </w:rPr>
          <w:fldChar w:fldCharType="begin"/>
        </w:r>
        <w:r w:rsidR="00002592">
          <w:rPr>
            <w:noProof/>
            <w:webHidden/>
          </w:rPr>
          <w:instrText xml:space="preserve"> PAGEREF _Toc60353407 \h </w:instrText>
        </w:r>
        <w:r w:rsidR="00002592">
          <w:rPr>
            <w:noProof/>
            <w:webHidden/>
          </w:rPr>
        </w:r>
        <w:r w:rsidR="00002592">
          <w:rPr>
            <w:noProof/>
            <w:webHidden/>
          </w:rPr>
          <w:fldChar w:fldCharType="separate"/>
        </w:r>
        <w:r w:rsidR="0034685D">
          <w:rPr>
            <w:noProof/>
            <w:webHidden/>
          </w:rPr>
          <w:t>16</w:t>
        </w:r>
        <w:r w:rsidR="00002592">
          <w:rPr>
            <w:noProof/>
            <w:webHidden/>
          </w:rPr>
          <w:fldChar w:fldCharType="end"/>
        </w:r>
      </w:hyperlink>
    </w:p>
    <w:p w14:paraId="078EC294" w14:textId="5386F30B" w:rsidR="00002592" w:rsidRDefault="00332970">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8" w:history="1">
        <w:r w:rsidR="00002592" w:rsidRPr="00C30C5C">
          <w:rPr>
            <w:rStyle w:val="Hyperlink"/>
            <w:noProof/>
          </w:rPr>
          <w:t>Attitudes towards COVID-19</w:t>
        </w:r>
        <w:r w:rsidR="00002592">
          <w:rPr>
            <w:noProof/>
            <w:webHidden/>
          </w:rPr>
          <w:tab/>
        </w:r>
        <w:r w:rsidR="00002592">
          <w:rPr>
            <w:noProof/>
            <w:webHidden/>
          </w:rPr>
          <w:fldChar w:fldCharType="begin"/>
        </w:r>
        <w:r w:rsidR="00002592">
          <w:rPr>
            <w:noProof/>
            <w:webHidden/>
          </w:rPr>
          <w:instrText xml:space="preserve"> PAGEREF _Toc60353408 \h </w:instrText>
        </w:r>
        <w:r w:rsidR="00002592">
          <w:rPr>
            <w:noProof/>
            <w:webHidden/>
          </w:rPr>
        </w:r>
        <w:r w:rsidR="00002592">
          <w:rPr>
            <w:noProof/>
            <w:webHidden/>
          </w:rPr>
          <w:fldChar w:fldCharType="separate"/>
        </w:r>
        <w:r w:rsidR="0034685D">
          <w:rPr>
            <w:noProof/>
            <w:webHidden/>
          </w:rPr>
          <w:t>18</w:t>
        </w:r>
        <w:r w:rsidR="00002592">
          <w:rPr>
            <w:noProof/>
            <w:webHidden/>
          </w:rPr>
          <w:fldChar w:fldCharType="end"/>
        </w:r>
      </w:hyperlink>
    </w:p>
    <w:p w14:paraId="0ACB4F1B" w14:textId="1D4A2784" w:rsidR="00002592" w:rsidRDefault="00332970">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09" w:history="1">
        <w:r w:rsidR="00002592" w:rsidRPr="00C30C5C">
          <w:rPr>
            <w:rStyle w:val="Hyperlink"/>
            <w:noProof/>
          </w:rPr>
          <w:t>Conclusions</w:t>
        </w:r>
        <w:r w:rsidR="00002592">
          <w:rPr>
            <w:noProof/>
            <w:webHidden/>
          </w:rPr>
          <w:tab/>
        </w:r>
        <w:r w:rsidR="00002592">
          <w:rPr>
            <w:noProof/>
            <w:webHidden/>
          </w:rPr>
          <w:fldChar w:fldCharType="begin"/>
        </w:r>
        <w:r w:rsidR="00002592">
          <w:rPr>
            <w:noProof/>
            <w:webHidden/>
          </w:rPr>
          <w:instrText xml:space="preserve"> PAGEREF _Toc60353409 \h </w:instrText>
        </w:r>
        <w:r w:rsidR="00002592">
          <w:rPr>
            <w:noProof/>
            <w:webHidden/>
          </w:rPr>
        </w:r>
        <w:r w:rsidR="00002592">
          <w:rPr>
            <w:noProof/>
            <w:webHidden/>
          </w:rPr>
          <w:fldChar w:fldCharType="separate"/>
        </w:r>
        <w:r w:rsidR="0034685D">
          <w:rPr>
            <w:noProof/>
            <w:webHidden/>
          </w:rPr>
          <w:t>20</w:t>
        </w:r>
        <w:r w:rsidR="00002592">
          <w:rPr>
            <w:noProof/>
            <w:webHidden/>
          </w:rPr>
          <w:fldChar w:fldCharType="end"/>
        </w:r>
      </w:hyperlink>
    </w:p>
    <w:p w14:paraId="34A68026" w14:textId="20438F38" w:rsidR="00002592" w:rsidRDefault="00332970">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10" w:history="1">
        <w:r w:rsidR="00002592" w:rsidRPr="00C30C5C">
          <w:rPr>
            <w:rStyle w:val="Hyperlink"/>
            <w:noProof/>
          </w:rPr>
          <w:t>Bibliography</w:t>
        </w:r>
        <w:r w:rsidR="00002592">
          <w:rPr>
            <w:noProof/>
            <w:webHidden/>
          </w:rPr>
          <w:tab/>
        </w:r>
        <w:r w:rsidR="00002592">
          <w:rPr>
            <w:noProof/>
            <w:webHidden/>
          </w:rPr>
          <w:fldChar w:fldCharType="begin"/>
        </w:r>
        <w:r w:rsidR="00002592">
          <w:rPr>
            <w:noProof/>
            <w:webHidden/>
          </w:rPr>
          <w:instrText xml:space="preserve"> PAGEREF _Toc60353410 \h </w:instrText>
        </w:r>
        <w:r w:rsidR="00002592">
          <w:rPr>
            <w:noProof/>
            <w:webHidden/>
          </w:rPr>
        </w:r>
        <w:r w:rsidR="00002592">
          <w:rPr>
            <w:noProof/>
            <w:webHidden/>
          </w:rPr>
          <w:fldChar w:fldCharType="separate"/>
        </w:r>
        <w:r w:rsidR="0034685D">
          <w:rPr>
            <w:noProof/>
            <w:webHidden/>
          </w:rPr>
          <w:t>21</w:t>
        </w:r>
        <w:r w:rsidR="00002592">
          <w:rPr>
            <w:noProof/>
            <w:webHidden/>
          </w:rPr>
          <w:fldChar w:fldCharType="end"/>
        </w:r>
      </w:hyperlink>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20" w:name="_Toc60353386"/>
      <w:r w:rsidRPr="001E7519">
        <w:rPr>
          <w:sz w:val="24"/>
          <w:szCs w:val="26"/>
        </w:rPr>
        <w:t>Background</w:t>
      </w:r>
      <w:bookmarkEnd w:id="20"/>
    </w:p>
    <w:p w14:paraId="0012DB33" w14:textId="77777777" w:rsidR="00885179" w:rsidRPr="001E7519" w:rsidRDefault="00885179" w:rsidP="00585C8D">
      <w:pPr>
        <w:rPr>
          <w:sz w:val="18"/>
          <w:szCs w:val="16"/>
        </w:rPr>
      </w:pPr>
    </w:p>
    <w:p w14:paraId="051A11FE" w14:textId="7B0F2970" w:rsidR="0077427E" w:rsidRPr="00BB7F4B" w:rsidRDefault="0077427E" w:rsidP="00585C8D">
      <w:pPr>
        <w:rPr>
          <w:szCs w:val="19"/>
        </w:rPr>
      </w:pPr>
      <w:r w:rsidRPr="00BB7F4B">
        <w:rPr>
          <w:szCs w:val="19"/>
        </w:rPr>
        <w:t>Coronavirus disease 2019 (COVID-19) is caused by the severe acute respiratory syndrome coronavirus-2 (SARS-CoV-2),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p w14:paraId="5430FCA9" w14:textId="77777777" w:rsidR="0077427E" w:rsidRPr="00BB7F4B" w:rsidRDefault="0077427E" w:rsidP="00585C8D">
      <w:pPr>
        <w:rPr>
          <w:szCs w:val="19"/>
        </w:rPr>
      </w:pPr>
    </w:p>
    <w:p w14:paraId="7659D2DB" w14:textId="77777777" w:rsidR="0077427E" w:rsidRPr="00BB7F4B" w:rsidRDefault="0077427E" w:rsidP="00585C8D">
      <w:pPr>
        <w:rPr>
          <w:szCs w:val="19"/>
        </w:rPr>
      </w:pPr>
      <w:r w:rsidRPr="00BB7F4B">
        <w:rPr>
          <w:szCs w:val="19"/>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the trajectory of the epidemic on the continent appears to have gon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585C8D">
      <w:pPr>
        <w:rPr>
          <w:szCs w:val="19"/>
        </w:rPr>
      </w:pPr>
    </w:p>
    <w:p w14:paraId="31DDBF97" w14:textId="77777777" w:rsidR="0077427E" w:rsidRPr="00BB7F4B" w:rsidRDefault="0077427E" w:rsidP="00585C8D">
      <w:pPr>
        <w:rPr>
          <w:szCs w:val="19"/>
        </w:rPr>
      </w:pPr>
      <w:r w:rsidRPr="00BB7F4B">
        <w:rPr>
          <w:szCs w:val="19"/>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an informed explanation of the epidemic trajectory requires accurate numbers on the actual extent of population infection. And, as is the case 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significantly underestimate the extent of spread.</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230BDF32" w14:textId="77777777" w:rsidR="0077427E" w:rsidRPr="00BB7F4B" w:rsidRDefault="0077427E" w:rsidP="00585C8D">
      <w:pPr>
        <w:rPr>
          <w:szCs w:val="19"/>
        </w:rPr>
      </w:pPr>
    </w:p>
    <w:p w14:paraId="197E44C1" w14:textId="77777777" w:rsidR="0077427E" w:rsidRPr="00BB7F4B" w:rsidRDefault="0077427E" w:rsidP="00585C8D">
      <w:pPr>
        <w:rPr>
          <w:szCs w:val="19"/>
        </w:rPr>
      </w:pPr>
      <w:r w:rsidRPr="00BB7F4B">
        <w:rPr>
          <w:szCs w:val="19"/>
        </w:rPr>
        <w:t>In this context, the use of serological antibody tests to detect exposure to SARS-CoV-2 is valuable. 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585C8D">
      <w:pPr>
        <w:rPr>
          <w:szCs w:val="19"/>
        </w:rPr>
      </w:pPr>
    </w:p>
    <w:p w14:paraId="1E47E422" w14:textId="77777777" w:rsidR="0077427E" w:rsidRPr="00BB7F4B" w:rsidRDefault="0077427E" w:rsidP="00585C8D">
      <w:pPr>
        <w:rPr>
          <w:szCs w:val="19"/>
        </w:rPr>
      </w:pPr>
      <w:r w:rsidRPr="00BB7F4B">
        <w:rPr>
          <w:szCs w:val="19"/>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BB7F4B" w:rsidRDefault="0077427E" w:rsidP="00585C8D">
      <w:pPr>
        <w:rPr>
          <w:szCs w:val="19"/>
        </w:rPr>
      </w:pPr>
    </w:p>
    <w:p w14:paraId="5F3551B7" w14:textId="574D2FE8" w:rsidR="0077427E" w:rsidRPr="00BB7F4B" w:rsidRDefault="0077427E" w:rsidP="00585C8D">
      <w:pPr>
        <w:rPr>
          <w:szCs w:val="19"/>
        </w:rPr>
      </w:pPr>
      <w:r w:rsidRPr="00BB7F4B">
        <w:rPr>
          <w:szCs w:val="19"/>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 </w:t>
      </w:r>
    </w:p>
    <w:p w14:paraId="1B8CCD79" w14:textId="77777777" w:rsidR="0077427E" w:rsidRPr="00BB7F4B" w:rsidRDefault="0077427E" w:rsidP="00585C8D">
      <w:pPr>
        <w:rPr>
          <w:szCs w:val="19"/>
        </w:rPr>
      </w:pPr>
    </w:p>
    <w:p w14:paraId="03B35555" w14:textId="308497CF" w:rsidR="0077427E" w:rsidRPr="00BB7F4B" w:rsidRDefault="0077427E" w:rsidP="00585C8D">
      <w:pPr>
        <w:rPr>
          <w:szCs w:val="19"/>
        </w:rPr>
      </w:pPr>
      <w:r w:rsidRPr="00BB7F4B">
        <w:rPr>
          <w:szCs w:val="19"/>
        </w:rPr>
        <w:t xml:space="preserve">The effects of these 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21" w:name="_Toc60353387"/>
      <w:r w:rsidRPr="001E7519">
        <w:rPr>
          <w:sz w:val="24"/>
          <w:szCs w:val="26"/>
        </w:rPr>
        <w:t>Methods</w:t>
      </w:r>
      <w:bookmarkEnd w:id="21"/>
    </w:p>
    <w:p w14:paraId="2003498C" w14:textId="77777777" w:rsidR="00885179" w:rsidRPr="001E7519" w:rsidRDefault="00885179" w:rsidP="00585C8D">
      <w:pPr>
        <w:ind w:hanging="2"/>
        <w:rPr>
          <w:rFonts w:eastAsia="Arial" w:cs="Arial"/>
          <w:sz w:val="18"/>
          <w:szCs w:val="21"/>
        </w:rPr>
      </w:pPr>
    </w:p>
    <w:p w14:paraId="06DE4E6D" w14:textId="5E9F4ABE" w:rsidR="0077427E" w:rsidRPr="00BB7F4B" w:rsidRDefault="0077427E" w:rsidP="00585C8D">
      <w:pPr>
        <w:ind w:hanging="2"/>
        <w:rPr>
          <w:rFonts w:eastAsia="Arial" w:cs="Arial"/>
          <w:szCs w:val="19"/>
        </w:rPr>
      </w:pPr>
      <w:r w:rsidRPr="00BB7F4B">
        <w:rPr>
          <w:rFonts w:eastAsia="Arial" w:cs="Arial"/>
          <w:szCs w:val="19"/>
        </w:rPr>
        <w:t xml:space="preserve">The </w:t>
      </w:r>
      <w:bookmarkStart w:id="22" w:name="OLE_LINK151"/>
      <w:bookmarkStart w:id="23" w:name="OLE_LINK152"/>
      <w:r w:rsidRPr="00BB7F4B">
        <w:rPr>
          <w:rFonts w:eastAsia="Arial" w:cs="Arial"/>
          <w:szCs w:val="19"/>
        </w:rPr>
        <w:t xml:space="preserve">EpiCO </w:t>
      </w:r>
      <w:bookmarkEnd w:id="22"/>
      <w:bookmarkEnd w:id="23"/>
      <w:r w:rsidRPr="00BB7F4B">
        <w:rPr>
          <w:rFonts w:eastAsia="Arial" w:cs="Arial"/>
          <w:szCs w:val="19"/>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24" w:name="_Toc60353388"/>
      <w:bookmarkStart w:id="25" w:name="OLE_LINK16"/>
      <w:bookmarkStart w:id="26" w:name="OLE_LINK17"/>
      <w:r w:rsidRPr="001E7519">
        <w:rPr>
          <w:sz w:val="24"/>
          <w:szCs w:val="23"/>
        </w:rPr>
        <w:t>Design</w:t>
      </w:r>
      <w:bookmarkEnd w:id="24"/>
    </w:p>
    <w:bookmarkEnd w:id="25"/>
    <w:bookmarkEnd w:id="26"/>
    <w:p w14:paraId="5C2887CE" w14:textId="77777777" w:rsidR="00997D07" w:rsidRPr="001E7519" w:rsidRDefault="00997D07" w:rsidP="00585C8D">
      <w:pPr>
        <w:ind w:hanging="2"/>
        <w:rPr>
          <w:rFonts w:eastAsia="Arial" w:cs="Arial"/>
          <w:sz w:val="18"/>
          <w:szCs w:val="21"/>
        </w:rPr>
      </w:pPr>
    </w:p>
    <w:p w14:paraId="272FEF4C" w14:textId="44D28AED" w:rsidR="0077427E" w:rsidRPr="00BB7F4B" w:rsidRDefault="0077427E" w:rsidP="00585C8D">
      <w:pPr>
        <w:ind w:hanging="2"/>
        <w:rPr>
          <w:szCs w:val="19"/>
        </w:rPr>
      </w:pPr>
      <w:r w:rsidRPr="00BB7F4B">
        <w:rPr>
          <w:rFonts w:eastAsia="Arial" w:cs="Arial"/>
          <w:szCs w:val="19"/>
        </w:rPr>
        <w:t xml:space="preserve">EpiCO 19 is a </w:t>
      </w:r>
      <w:r w:rsidRPr="00BB7F4B">
        <w:rPr>
          <w:rFonts w:eastAsia="Arial" w:cs="Arial"/>
          <w:color w:val="171717"/>
          <w:szCs w:val="19"/>
        </w:rPr>
        <w:t xml:space="preserve">cross-sectional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27" w:name="_Toc60353389"/>
      <w:bookmarkStart w:id="28" w:name="OLE_LINK14"/>
      <w:bookmarkStart w:id="29" w:name="OLE_LINK15"/>
      <w:r w:rsidRPr="001E7519">
        <w:rPr>
          <w:sz w:val="24"/>
          <w:szCs w:val="23"/>
        </w:rPr>
        <w:t>Population</w:t>
      </w:r>
      <w:bookmarkEnd w:id="27"/>
    </w:p>
    <w:bookmarkEnd w:id="28"/>
    <w:bookmarkEnd w:id="29"/>
    <w:p w14:paraId="77069ED4" w14:textId="77777777" w:rsidR="00997D07" w:rsidRPr="001E7519" w:rsidRDefault="00997D07" w:rsidP="00585C8D">
      <w:pPr>
        <w:ind w:hanging="2"/>
        <w:rPr>
          <w:rFonts w:eastAsia="Arial" w:cs="Arial"/>
          <w:sz w:val="18"/>
          <w:szCs w:val="21"/>
        </w:rPr>
      </w:pPr>
    </w:p>
    <w:p w14:paraId="2D866E81" w14:textId="19EEBE48" w:rsidR="0077427E" w:rsidRPr="00BB7F4B" w:rsidRDefault="0077427E" w:rsidP="00585C8D">
      <w:pPr>
        <w:ind w:hanging="2"/>
        <w:rPr>
          <w:rFonts w:eastAsia="Arial" w:cs="Arial"/>
          <w:szCs w:val="19"/>
        </w:rPr>
      </w:pPr>
      <w:r w:rsidRPr="00BB7F4B">
        <w:rPr>
          <w:rFonts w:eastAsia="Arial" w:cs="Arial"/>
          <w:szCs w:val="19"/>
        </w:rPr>
        <w:t xml:space="preserve">The </w:t>
      </w:r>
      <w:bookmarkStart w:id="30" w:name="OLE_LINK99"/>
      <w:bookmarkStart w:id="31" w:name="OLE_LINK106"/>
      <w:r w:rsidRPr="00BB7F4B">
        <w:rPr>
          <w:rFonts w:eastAsia="Arial" w:cs="Arial"/>
          <w:szCs w:val="19"/>
        </w:rPr>
        <w:t>Cité Verte district</w:t>
      </w:r>
      <w:bookmarkEnd w:id="30"/>
      <w:bookmarkEnd w:id="31"/>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proofErr w:type="spellStart"/>
      <w:r w:rsidRPr="00BB7F4B">
        <w:rPr>
          <w:rFonts w:eastAsia="Arial" w:cs="Arial"/>
          <w:szCs w:val="19"/>
        </w:rPr>
        <w:t>kilometers</w:t>
      </w:r>
      <w:proofErr w:type="spellEnd"/>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32" w:name="OLE_LINK5"/>
      <w:bookmarkStart w:id="33" w:name="OLE_LINK6"/>
      <w:r w:rsidRPr="00BB7F4B">
        <w:rPr>
          <w:rFonts w:eastAsia="Arial" w:cs="Arial"/>
          <w:szCs w:val="19"/>
        </w:rPr>
        <w:t>432,858</w:t>
      </w:r>
      <w:bookmarkEnd w:id="32"/>
      <w:bookmarkEnd w:id="33"/>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585C8D">
      <w:pPr>
        <w:rPr>
          <w:rFonts w:eastAsia="Arial" w:cs="Arial"/>
          <w:szCs w:val="19"/>
        </w:rPr>
      </w:pPr>
    </w:p>
    <w:p w14:paraId="4BBF9DF4" w14:textId="77777777" w:rsidR="0077427E" w:rsidRPr="00BB7F4B" w:rsidRDefault="0077427E" w:rsidP="00585C8D">
      <w:pPr>
        <w:tabs>
          <w:tab w:val="left" w:pos="43"/>
          <w:tab w:val="left" w:pos="284"/>
        </w:tabs>
        <w:ind w:hanging="2"/>
        <w:rPr>
          <w:rFonts w:eastAsia="Arial" w:cs="Arial"/>
          <w:szCs w:val="19"/>
        </w:rPr>
      </w:pPr>
      <w:bookmarkStart w:id="34" w:name="OLE_LINK92"/>
      <w:bookmarkStart w:id="35" w:name="OLE_LINK93"/>
      <w:r w:rsidRPr="00BB7F4B">
        <w:rPr>
          <w:rFonts w:eastAsia="Arial" w:cs="Arial"/>
          <w:szCs w:val="19"/>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34"/>
    <w:bookmarkEnd w:id="35"/>
    <w:p w14:paraId="111B7F2C" w14:textId="77777777" w:rsidR="0077427E" w:rsidRPr="00BB7F4B" w:rsidRDefault="0077427E" w:rsidP="00585C8D">
      <w:pPr>
        <w:tabs>
          <w:tab w:val="left" w:pos="43"/>
        </w:tabs>
        <w:rPr>
          <w:rFonts w:eastAsia="Arial" w:cs="Arial"/>
          <w:szCs w:val="19"/>
        </w:rPr>
      </w:pPr>
    </w:p>
    <w:p w14:paraId="66EA732E" w14:textId="77777777" w:rsidR="0077427E" w:rsidRPr="00BB7F4B" w:rsidRDefault="0077427E" w:rsidP="00585C8D">
      <w:pPr>
        <w:tabs>
          <w:tab w:val="left" w:pos="43"/>
        </w:tabs>
        <w:ind w:hanging="2"/>
        <w:rPr>
          <w:rFonts w:eastAsia="Arial" w:cs="Arial"/>
          <w:szCs w:val="19"/>
        </w:rPr>
      </w:pPr>
      <w:r w:rsidRPr="00BB7F4B">
        <w:rPr>
          <w:rFonts w:eastAsia="Arial" w:cs="Arial"/>
          <w:szCs w:val="19"/>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36" w:name="_Toc60353390"/>
      <w:r w:rsidRPr="001E7519">
        <w:rPr>
          <w:sz w:val="24"/>
          <w:szCs w:val="23"/>
        </w:rPr>
        <w:t>Sampling</w:t>
      </w:r>
      <w:bookmarkEnd w:id="36"/>
    </w:p>
    <w:p w14:paraId="643C9AAA" w14:textId="77777777" w:rsidR="00FA434E" w:rsidRPr="00BB7F4B" w:rsidRDefault="00FA434E" w:rsidP="00585C8D">
      <w:pPr>
        <w:tabs>
          <w:tab w:val="left" w:pos="43"/>
          <w:tab w:val="left" w:pos="284"/>
        </w:tabs>
        <w:ind w:hanging="2"/>
        <w:rPr>
          <w:rFonts w:eastAsia="Arial" w:cs="Arial"/>
          <w:szCs w:val="19"/>
        </w:rPr>
      </w:pPr>
      <w:bookmarkStart w:id="37" w:name="OLE_LINK97"/>
      <w:bookmarkStart w:id="38" w:name="OLE_LINK98"/>
      <w:bookmarkStart w:id="39" w:name="OLE_LINK91"/>
    </w:p>
    <w:p w14:paraId="621750AD" w14:textId="0047F989"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following formula was used to calculate the size of the sample for the study:</w:t>
      </w:r>
    </w:p>
    <w:bookmarkEnd w:id="37"/>
    <w:bookmarkEnd w:id="38"/>
    <w:p w14:paraId="337EF748" w14:textId="77777777" w:rsidR="0077427E" w:rsidRPr="00BB7F4B" w:rsidRDefault="0077427E" w:rsidP="00585C8D">
      <w:pPr>
        <w:tabs>
          <w:tab w:val="left" w:pos="43"/>
          <w:tab w:val="left" w:pos="284"/>
        </w:tabs>
        <w:ind w:hanging="2"/>
        <w:rPr>
          <w:rFonts w:eastAsia="Arial" w:cs="Arial"/>
          <w:szCs w:val="19"/>
          <w:vertAlign w:val="superscript"/>
        </w:rPr>
      </w:pPr>
      <w:r w:rsidRPr="00BB7F4B">
        <w:rPr>
          <w:rFonts w:eastAsia="Arial" w:cs="Arial"/>
          <w:szCs w:val="19"/>
        </w:rPr>
        <w:t>n = Z</w:t>
      </w:r>
      <w:r w:rsidRPr="00BB7F4B">
        <w:rPr>
          <w:rFonts w:eastAsia="Arial" w:cs="Arial"/>
          <w:szCs w:val="19"/>
          <w:vertAlign w:val="superscript"/>
        </w:rPr>
        <w:t>2</w:t>
      </w:r>
      <w:sdt>
        <w:sdtPr>
          <w:rPr>
            <w:rFonts w:eastAsia="Arial" w:cs="Arial"/>
            <w:szCs w:val="19"/>
          </w:rPr>
          <w:tag w:val="goog_rdk_0"/>
          <w:id w:val="60988080"/>
        </w:sdtPr>
        <w:sdtEndPr/>
        <w:sdtContent>
          <w:r w:rsidRPr="00BB7F4B">
            <w:rPr>
              <w:rFonts w:eastAsia="Arial" w:cs="Arial"/>
              <w:szCs w:val="19"/>
            </w:rPr>
            <w:t xml:space="preserve"> P(1− P)/d</w:t>
          </w:r>
        </w:sdtContent>
      </w:sdt>
      <w:r w:rsidRPr="00BB7F4B">
        <w:rPr>
          <w:rFonts w:eastAsia="Arial" w:cs="Arial"/>
          <w:szCs w:val="19"/>
          <w:vertAlign w:val="superscript"/>
        </w:rPr>
        <w:t>2</w:t>
      </w:r>
    </w:p>
    <w:p w14:paraId="28E1575B" w14:textId="77777777" w:rsidR="0077427E" w:rsidRPr="00BB7F4B" w:rsidRDefault="0077427E" w:rsidP="00585C8D">
      <w:pPr>
        <w:tabs>
          <w:tab w:val="left" w:pos="43"/>
          <w:tab w:val="left" w:pos="284"/>
        </w:tabs>
        <w:ind w:hanging="2"/>
        <w:rPr>
          <w:rFonts w:eastAsia="Arial" w:cs="Arial"/>
          <w:szCs w:val="19"/>
        </w:rPr>
      </w:pPr>
    </w:p>
    <w:p w14:paraId="67E0FB7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re n = sample size, Z = Z statistic for a level of confidence, P = expected prevalence or proportion (in proportion of one; if 20%, P = 0.2) and d = precision (in proportion of one; if 5%, d = 0.05).</w:t>
      </w:r>
    </w:p>
    <w:p w14:paraId="3D1D353E" w14:textId="77777777" w:rsidR="0077427E" w:rsidRPr="00BB7F4B" w:rsidRDefault="0077427E" w:rsidP="00585C8D">
      <w:pPr>
        <w:tabs>
          <w:tab w:val="left" w:pos="43"/>
          <w:tab w:val="left" w:pos="284"/>
        </w:tabs>
        <w:ind w:hanging="2"/>
        <w:rPr>
          <w:rFonts w:eastAsia="Arial" w:cs="Arial"/>
          <w:szCs w:val="19"/>
        </w:rPr>
      </w:pPr>
    </w:p>
    <w:p w14:paraId="249059E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BB7F4B" w:rsidRDefault="0077427E" w:rsidP="00585C8D">
      <w:pPr>
        <w:tabs>
          <w:tab w:val="left" w:pos="43"/>
          <w:tab w:val="left" w:pos="284"/>
        </w:tabs>
        <w:ind w:hanging="2"/>
        <w:rPr>
          <w:rFonts w:eastAsia="Arial" w:cs="Arial"/>
          <w:szCs w:val="19"/>
        </w:rPr>
      </w:pPr>
    </w:p>
    <w:p w14:paraId="2F5782A0" w14:textId="20C7EDA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Houses were randomly selected </w:t>
      </w:r>
      <w:r w:rsidR="00903335" w:rsidRPr="00BB7F4B">
        <w:rPr>
          <w:rFonts w:eastAsia="Arial" w:cs="Arial"/>
          <w:szCs w:val="19"/>
        </w:rPr>
        <w:t xml:space="preserve">from a pre-processed set of all buildings in the </w:t>
      </w:r>
      <w:r w:rsidR="005D0814" w:rsidRPr="00BB7F4B">
        <w:rPr>
          <w:rFonts w:eastAsia="Arial" w:cs="Arial"/>
          <w:szCs w:val="19"/>
        </w:rPr>
        <w:t>Cité Verte district</w:t>
      </w:r>
      <w:r w:rsidR="00903335" w:rsidRPr="00BB7F4B">
        <w:rPr>
          <w:rFonts w:eastAsia="Arial" w:cs="Arial"/>
          <w:szCs w:val="19"/>
        </w:rPr>
        <w:t xml:space="preserve">. The building footprint came from the global participatory mapping project Open Street Map, and wer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585C8D">
      <w:pPr>
        <w:tabs>
          <w:tab w:val="left" w:pos="43"/>
          <w:tab w:val="left" w:pos="284"/>
        </w:tabs>
        <w:ind w:hanging="2"/>
        <w:rPr>
          <w:rFonts w:eastAsia="Arial" w:cs="Arial"/>
          <w:szCs w:val="19"/>
        </w:rPr>
      </w:pPr>
    </w:p>
    <w:p w14:paraId="2EFEC32B" w14:textId="77777777" w:rsidR="0077427E" w:rsidRPr="00BB7F4B" w:rsidRDefault="0077427E" w:rsidP="00585C8D">
      <w:pPr>
        <w:ind w:hanging="2"/>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77777777" w:rsidR="0077427E" w:rsidRPr="00BB7F4B" w:rsidRDefault="0077427E" w:rsidP="00585C8D">
      <w:pPr>
        <w:tabs>
          <w:tab w:val="left" w:pos="43"/>
        </w:tabs>
        <w:ind w:hanging="2"/>
        <w:rPr>
          <w:rFonts w:eastAsia="Arial" w:cs="Arial"/>
          <w:szCs w:val="19"/>
        </w:rPr>
      </w:pPr>
      <w:r w:rsidRPr="00BB7F4B">
        <w:rPr>
          <w:rFonts w:eastAsia="Arial" w:cs="Arial"/>
          <w:szCs w:val="19"/>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BB7F4B" w:rsidRDefault="0077427E" w:rsidP="00585C8D">
      <w:pPr>
        <w:tabs>
          <w:tab w:val="left" w:pos="43"/>
        </w:tabs>
        <w:ind w:hanging="2"/>
        <w:rPr>
          <w:szCs w:val="19"/>
        </w:rPr>
      </w:pPr>
    </w:p>
    <w:p w14:paraId="3330A4D9" w14:textId="77777777" w:rsidR="0077427E" w:rsidRPr="00BB7F4B" w:rsidRDefault="0077427E" w:rsidP="00585C8D">
      <w:pPr>
        <w:ind w:hanging="2"/>
        <w:rPr>
          <w:szCs w:val="19"/>
        </w:rPr>
      </w:pPr>
      <w:r w:rsidRPr="00BB7F4B">
        <w:rPr>
          <w:rFonts w:eastAsia="Arial" w:cs="Arial"/>
          <w:szCs w:val="19"/>
        </w:rPr>
        <w:t>Two hundred and fifty households were targeted for a total population of 1000 respondents living in the Cité Verte District.</w:t>
      </w:r>
    </w:p>
    <w:bookmarkEnd w:id="39"/>
    <w:p w14:paraId="6C30D659" w14:textId="77777777" w:rsidR="0077427E" w:rsidRPr="00BB7F4B" w:rsidRDefault="0077427E" w:rsidP="00585C8D">
      <w:pPr>
        <w:tabs>
          <w:tab w:val="left" w:pos="43"/>
          <w:tab w:val="left" w:pos="284"/>
        </w:tabs>
        <w:rPr>
          <w:rFonts w:eastAsia="Arial" w:cs="Arial"/>
          <w:szCs w:val="19"/>
        </w:rPr>
      </w:pPr>
    </w:p>
    <w:p w14:paraId="289BF30B" w14:textId="77777777" w:rsidR="0077427E" w:rsidRPr="001E7519" w:rsidRDefault="0077427E" w:rsidP="00585C8D">
      <w:pPr>
        <w:pStyle w:val="Heading2"/>
        <w:jc w:val="left"/>
        <w:rPr>
          <w:sz w:val="24"/>
          <w:szCs w:val="23"/>
        </w:rPr>
      </w:pPr>
      <w:bookmarkStart w:id="40" w:name="_Toc60353391"/>
      <w:bookmarkStart w:id="41" w:name="OLE_LINK100"/>
      <w:bookmarkStart w:id="42" w:name="OLE_LINK101"/>
      <w:r w:rsidRPr="001E7519">
        <w:rPr>
          <w:sz w:val="24"/>
          <w:szCs w:val="23"/>
        </w:rPr>
        <w:t>Testing</w:t>
      </w:r>
      <w:bookmarkEnd w:id="40"/>
    </w:p>
    <w:p w14:paraId="570D0EDB" w14:textId="77777777" w:rsidR="00214F3D" w:rsidRPr="00BB7F4B" w:rsidRDefault="00214F3D" w:rsidP="00585C8D">
      <w:pPr>
        <w:tabs>
          <w:tab w:val="left" w:pos="43"/>
          <w:tab w:val="left" w:pos="284"/>
        </w:tabs>
        <w:ind w:hanging="2"/>
        <w:rPr>
          <w:rFonts w:eastAsia="Arial" w:cs="Arial"/>
          <w:szCs w:val="19"/>
        </w:rPr>
      </w:pPr>
      <w:bookmarkStart w:id="43" w:name="OLE_LINK104"/>
      <w:bookmarkStart w:id="44" w:name="OLE_LINK105"/>
      <w:bookmarkStart w:id="45" w:name="OLE_LINK95"/>
      <w:bookmarkStart w:id="46" w:name="OLE_LINK96"/>
      <w:bookmarkEnd w:id="41"/>
      <w:bookmarkEnd w:id="42"/>
    </w:p>
    <w:p w14:paraId="01C7B741" w14:textId="21305A8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EpiCO19 </w:t>
      </w:r>
      <w:bookmarkEnd w:id="43"/>
      <w:bookmarkEnd w:id="44"/>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BB7F4B" w:rsidRDefault="0077427E" w:rsidP="00585C8D">
      <w:pPr>
        <w:tabs>
          <w:tab w:val="left" w:pos="43"/>
          <w:tab w:val="left" w:pos="284"/>
        </w:tabs>
        <w:ind w:hanging="2"/>
        <w:rPr>
          <w:rFonts w:eastAsia="Arial" w:cs="Arial"/>
          <w:szCs w:val="19"/>
        </w:rPr>
      </w:pPr>
    </w:p>
    <w:p w14:paraId="27EF9FA5"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BB7F4B" w:rsidRDefault="0077427E" w:rsidP="00585C8D">
      <w:pPr>
        <w:tabs>
          <w:tab w:val="left" w:pos="43"/>
          <w:tab w:val="left" w:pos="284"/>
        </w:tabs>
        <w:ind w:hanging="2"/>
        <w:rPr>
          <w:rFonts w:eastAsia="Arial" w:cs="Arial"/>
          <w:szCs w:val="19"/>
        </w:rPr>
      </w:pPr>
    </w:p>
    <w:p w14:paraId="6BF138F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BB7F4B" w:rsidRDefault="0077427E" w:rsidP="00585C8D">
      <w:pPr>
        <w:tabs>
          <w:tab w:val="left" w:pos="43"/>
          <w:tab w:val="left" w:pos="284"/>
        </w:tabs>
        <w:rPr>
          <w:rFonts w:eastAsia="Arial" w:cs="Arial"/>
          <w:szCs w:val="19"/>
        </w:rPr>
      </w:pPr>
    </w:p>
    <w:p w14:paraId="72B9615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PCR tests were carried out at the virology laboratory of the CIRCB, the reference laboratory for diagnostic procedures in the Cité Verte District, following standard national procedures.</w:t>
      </w:r>
    </w:p>
    <w:p w14:paraId="4CD82D1B" w14:textId="77777777" w:rsidR="0077427E" w:rsidRPr="00BB7F4B" w:rsidRDefault="0077427E" w:rsidP="00585C8D">
      <w:pPr>
        <w:tabs>
          <w:tab w:val="left" w:pos="43"/>
          <w:tab w:val="left" w:pos="284"/>
        </w:tabs>
        <w:ind w:hanging="2"/>
        <w:rPr>
          <w:rFonts w:eastAsia="Arial" w:cs="Arial"/>
          <w:szCs w:val="19"/>
        </w:rPr>
      </w:pPr>
    </w:p>
    <w:p w14:paraId="1C47513B"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bookmarkEnd w:id="45"/>
    <w:bookmarkEnd w:id="46"/>
    <w:p w14:paraId="770417E7" w14:textId="77777777" w:rsidR="0077427E" w:rsidRPr="00BB7F4B" w:rsidRDefault="0077427E" w:rsidP="00585C8D">
      <w:pPr>
        <w:tabs>
          <w:tab w:val="left" w:pos="43"/>
          <w:tab w:val="left" w:pos="284"/>
        </w:tabs>
        <w:ind w:hanging="2"/>
        <w:rPr>
          <w:rFonts w:eastAsia="Arial" w:cs="Arial"/>
          <w:szCs w:val="19"/>
        </w:rPr>
      </w:pPr>
    </w:p>
    <w:p w14:paraId="7315E017" w14:textId="77777777" w:rsidR="0077427E" w:rsidRPr="001E7519" w:rsidRDefault="0077427E" w:rsidP="00585C8D">
      <w:pPr>
        <w:pStyle w:val="Heading2"/>
        <w:jc w:val="left"/>
        <w:rPr>
          <w:sz w:val="24"/>
          <w:szCs w:val="23"/>
        </w:rPr>
      </w:pPr>
      <w:bookmarkStart w:id="47" w:name="_Toc60353392"/>
      <w:bookmarkStart w:id="48" w:name="OLE_LINK107"/>
      <w:bookmarkStart w:id="49" w:name="OLE_LINK108"/>
      <w:r w:rsidRPr="001E7519">
        <w:rPr>
          <w:sz w:val="24"/>
          <w:szCs w:val="23"/>
        </w:rPr>
        <w:t>Questionnaire</w:t>
      </w:r>
      <w:bookmarkEnd w:id="47"/>
    </w:p>
    <w:p w14:paraId="4F77DFD3" w14:textId="77777777" w:rsidR="00997D07" w:rsidRPr="00BB7F4B" w:rsidRDefault="00997D07" w:rsidP="00585C8D">
      <w:pPr>
        <w:tabs>
          <w:tab w:val="left" w:pos="43"/>
          <w:tab w:val="left" w:pos="284"/>
        </w:tabs>
        <w:ind w:hanging="2"/>
        <w:rPr>
          <w:rFonts w:eastAsia="Arial" w:cs="Arial"/>
          <w:szCs w:val="19"/>
        </w:rPr>
      </w:pPr>
      <w:bookmarkStart w:id="50" w:name="OLE_LINK109"/>
      <w:bookmarkStart w:id="51" w:name="OLE_LINK110"/>
      <w:bookmarkStart w:id="52" w:name="OLE_LINK113"/>
      <w:bookmarkStart w:id="53" w:name="OLE_LINK114"/>
      <w:bookmarkStart w:id="54" w:name="OLE_LINK102"/>
      <w:bookmarkStart w:id="55" w:name="OLE_LINK103"/>
      <w:bookmarkEnd w:id="48"/>
      <w:bookmarkEnd w:id="49"/>
    </w:p>
    <w:p w14:paraId="2942D734" w14:textId="7F49DB88"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 questionnaire </w:t>
      </w:r>
      <w:bookmarkEnd w:id="50"/>
      <w:bookmarkEnd w:id="51"/>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585C8D">
      <w:pPr>
        <w:tabs>
          <w:tab w:val="left" w:pos="43"/>
          <w:tab w:val="left" w:pos="284"/>
        </w:tabs>
        <w:ind w:hanging="2"/>
        <w:rPr>
          <w:rFonts w:eastAsia="Arial" w:cs="Arial"/>
          <w:szCs w:val="19"/>
        </w:rPr>
      </w:pPr>
    </w:p>
    <w:p w14:paraId="2980F73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52"/>
      <w:bookmarkEnd w:id="53"/>
      <w:r w:rsidRPr="00BB7F4B">
        <w:rPr>
          <w:rFonts w:eastAsia="Arial" w:cs="Arial"/>
          <w:szCs w:val="19"/>
        </w:rPr>
        <w:t>Then individual information about each survey respondent was surveyed. These sections included questions about the respondents’</w:t>
      </w:r>
    </w:p>
    <w:p w14:paraId="5399E6DB"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experience of symptoms compatible with COVID-19;</w:t>
      </w:r>
    </w:p>
    <w:p w14:paraId="523A378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 xml:space="preserve">health-seeking </w:t>
      </w:r>
      <w:proofErr w:type="spellStart"/>
      <w:r w:rsidRPr="00BB7F4B">
        <w:rPr>
          <w:rFonts w:eastAsia="Arial" w:cs="Arial"/>
          <w:szCs w:val="19"/>
        </w:rPr>
        <w:t>behavior</w:t>
      </w:r>
      <w:proofErr w:type="spellEnd"/>
      <w:r w:rsidRPr="00BB7F4B">
        <w:rPr>
          <w:rFonts w:eastAsia="Arial" w:cs="Arial"/>
          <w:szCs w:val="19"/>
        </w:rPr>
        <w:t xml:space="preserve"> during the pandemic;</w:t>
      </w:r>
    </w:p>
    <w:p w14:paraId="1E70F2F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lastRenderedPageBreak/>
        <w:t>attitudes towards COVID-19; and</w:t>
      </w:r>
    </w:p>
    <w:p w14:paraId="32C6358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respect of hygiene and physical distancing recommendations;</w:t>
      </w:r>
    </w:p>
    <w:p w14:paraId="79002CD1" w14:textId="77777777" w:rsidR="0077427E" w:rsidRPr="00BB7F4B" w:rsidRDefault="0077427E" w:rsidP="00585C8D">
      <w:pPr>
        <w:tabs>
          <w:tab w:val="left" w:pos="43"/>
          <w:tab w:val="left" w:pos="284"/>
        </w:tabs>
        <w:rPr>
          <w:rFonts w:eastAsia="Arial" w:cs="Arial"/>
          <w:szCs w:val="19"/>
        </w:rPr>
      </w:pPr>
      <w:r w:rsidRPr="00BB7F4B">
        <w:rPr>
          <w:rFonts w:eastAsia="Arial" w:cs="Arial"/>
          <w:szCs w:val="19"/>
        </w:rPr>
        <w:t>among others.</w:t>
      </w:r>
    </w:p>
    <w:p w14:paraId="16C457A6" w14:textId="77777777" w:rsidR="0077427E" w:rsidRPr="00BB7F4B" w:rsidRDefault="0077427E" w:rsidP="00585C8D">
      <w:pPr>
        <w:tabs>
          <w:tab w:val="left" w:pos="43"/>
          <w:tab w:val="left" w:pos="284"/>
        </w:tabs>
        <w:rPr>
          <w:rFonts w:eastAsia="Arial" w:cs="Arial"/>
          <w:szCs w:val="19"/>
        </w:rPr>
      </w:pPr>
    </w:p>
    <w:p w14:paraId="0563296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questionnaire was field tested and modified following the feedback of the tests in the field.</w:t>
      </w:r>
    </w:p>
    <w:bookmarkEnd w:id="54"/>
    <w:bookmarkEnd w:id="55"/>
    <w:p w14:paraId="483789A4" w14:textId="77777777" w:rsidR="0077427E" w:rsidRPr="00BB7F4B" w:rsidRDefault="0077427E" w:rsidP="00585C8D">
      <w:pPr>
        <w:tabs>
          <w:tab w:val="left" w:pos="43"/>
          <w:tab w:val="left" w:pos="284"/>
        </w:tabs>
        <w:ind w:hanging="2"/>
        <w:rPr>
          <w:rFonts w:eastAsia="Arial" w:cs="Arial"/>
          <w:szCs w:val="19"/>
        </w:rPr>
      </w:pPr>
    </w:p>
    <w:p w14:paraId="15A827C8" w14:textId="77777777" w:rsidR="0077427E" w:rsidRPr="001E7519" w:rsidRDefault="0077427E" w:rsidP="00585C8D">
      <w:pPr>
        <w:pStyle w:val="Heading2"/>
        <w:jc w:val="left"/>
        <w:rPr>
          <w:sz w:val="24"/>
          <w:szCs w:val="23"/>
        </w:rPr>
      </w:pPr>
      <w:bookmarkStart w:id="56" w:name="_Toc60353393"/>
      <w:bookmarkStart w:id="57" w:name="OLE_LINK118"/>
      <w:bookmarkStart w:id="58" w:name="OLE_LINK119"/>
      <w:r w:rsidRPr="001E7519">
        <w:rPr>
          <w:sz w:val="24"/>
          <w:szCs w:val="23"/>
        </w:rPr>
        <w:t xml:space="preserve">Field </w:t>
      </w:r>
      <w:bookmarkStart w:id="59" w:name="OLE_LINK116"/>
      <w:bookmarkStart w:id="60" w:name="OLE_LINK117"/>
      <w:r w:rsidRPr="001E7519">
        <w:rPr>
          <w:sz w:val="24"/>
          <w:szCs w:val="23"/>
        </w:rPr>
        <w:t>work</w:t>
      </w:r>
      <w:bookmarkEnd w:id="56"/>
      <w:bookmarkEnd w:id="59"/>
      <w:bookmarkEnd w:id="60"/>
    </w:p>
    <w:p w14:paraId="00740E01" w14:textId="77777777" w:rsidR="00997D07" w:rsidRPr="00BB7F4B" w:rsidRDefault="00997D07" w:rsidP="00585C8D">
      <w:pPr>
        <w:tabs>
          <w:tab w:val="left" w:pos="43"/>
          <w:tab w:val="left" w:pos="284"/>
        </w:tabs>
        <w:ind w:hanging="2"/>
        <w:rPr>
          <w:rFonts w:eastAsia="Arial" w:cs="Arial"/>
          <w:szCs w:val="19"/>
        </w:rPr>
      </w:pPr>
      <w:bookmarkStart w:id="61" w:name="OLE_LINK111"/>
      <w:bookmarkStart w:id="62" w:name="OLE_LINK112"/>
      <w:bookmarkEnd w:id="57"/>
      <w:bookmarkEnd w:id="58"/>
    </w:p>
    <w:p w14:paraId="6F0AD6E8" w14:textId="064AD90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ll the interviewers were trained over three days on research practice and ethics, and the specific study protocol. </w:t>
      </w:r>
    </w:p>
    <w:p w14:paraId="0DE3656A" w14:textId="77777777" w:rsidR="0077427E" w:rsidRPr="00BB7F4B" w:rsidRDefault="0077427E" w:rsidP="00585C8D">
      <w:pPr>
        <w:tabs>
          <w:tab w:val="left" w:pos="43"/>
          <w:tab w:val="left" w:pos="284"/>
        </w:tabs>
        <w:ind w:hanging="2"/>
        <w:rPr>
          <w:rFonts w:eastAsia="Arial" w:cs="Arial"/>
          <w:szCs w:val="19"/>
        </w:rPr>
      </w:pPr>
    </w:p>
    <w:p w14:paraId="67B652F8" w14:textId="69CB27AC"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BB7F4B" w:rsidRDefault="00B20664" w:rsidP="00585C8D">
      <w:pPr>
        <w:tabs>
          <w:tab w:val="left" w:pos="43"/>
          <w:tab w:val="left" w:pos="284"/>
        </w:tabs>
        <w:ind w:hanging="2"/>
        <w:rPr>
          <w:rFonts w:eastAsia="Arial" w:cs="Arial"/>
          <w:szCs w:val="19"/>
        </w:rPr>
      </w:pPr>
    </w:p>
    <w:p w14:paraId="5899EE8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BB7F4B" w:rsidRDefault="0077427E" w:rsidP="00585C8D">
      <w:pPr>
        <w:tabs>
          <w:tab w:val="left" w:pos="43"/>
          <w:tab w:val="left" w:pos="284"/>
        </w:tabs>
        <w:ind w:hanging="2"/>
        <w:rPr>
          <w:rFonts w:eastAsia="Arial" w:cs="Arial"/>
          <w:szCs w:val="19"/>
        </w:rPr>
      </w:pPr>
    </w:p>
    <w:p w14:paraId="25979EF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BB7F4B" w:rsidRDefault="0077427E" w:rsidP="00585C8D">
      <w:pPr>
        <w:tabs>
          <w:tab w:val="left" w:pos="43"/>
          <w:tab w:val="left" w:pos="284"/>
        </w:tabs>
        <w:ind w:hanging="2"/>
        <w:rPr>
          <w:rFonts w:eastAsia="Arial" w:cs="Arial"/>
          <w:szCs w:val="19"/>
        </w:rPr>
      </w:pPr>
    </w:p>
    <w:p w14:paraId="386E8D55" w14:textId="77777777" w:rsidR="0077427E" w:rsidRPr="00BB7F4B" w:rsidRDefault="0077427E" w:rsidP="00585C8D">
      <w:pPr>
        <w:tabs>
          <w:tab w:val="left" w:pos="43"/>
          <w:tab w:val="left" w:pos="284"/>
        </w:tabs>
        <w:ind w:hanging="2"/>
        <w:rPr>
          <w:rFonts w:eastAsia="Arial" w:cs="Arial"/>
          <w:szCs w:val="19"/>
        </w:rPr>
      </w:pPr>
      <w:bookmarkStart w:id="63" w:name="OLE_LINK122"/>
      <w:bookmarkStart w:id="64" w:name="OLE_LINK123"/>
      <w:r w:rsidRPr="00BB7F4B">
        <w:rPr>
          <w:rFonts w:eastAsia="Arial" w:cs="Arial"/>
          <w:szCs w:val="19"/>
        </w:rPr>
        <w:t xml:space="preserve">In a quiet and </w:t>
      </w:r>
      <w:bookmarkEnd w:id="63"/>
      <w:bookmarkEnd w:id="64"/>
      <w:r w:rsidRPr="00BB7F4B">
        <w:rPr>
          <w:rFonts w:eastAsia="Arial" w:cs="Arial"/>
          <w:szCs w:val="19"/>
        </w:rPr>
        <w:t xml:space="preserve">private space, the material for the tests was set up and all the procedures for the test </w:t>
      </w:r>
      <w:bookmarkStart w:id="65" w:name="OLE_LINK125"/>
      <w:bookmarkStart w:id="66" w:name="OLE_LINK126"/>
      <w:r w:rsidRPr="00BB7F4B">
        <w:rPr>
          <w:rFonts w:eastAsia="Arial" w:cs="Arial"/>
          <w:szCs w:val="19"/>
        </w:rPr>
        <w:t>were respected. A picture of the test was taken and a paper result was handed out to the participant.</w:t>
      </w:r>
    </w:p>
    <w:p w14:paraId="0430CF92" w14:textId="77777777" w:rsidR="0077427E" w:rsidRPr="00BB7F4B" w:rsidRDefault="0077427E" w:rsidP="00585C8D">
      <w:pPr>
        <w:tabs>
          <w:tab w:val="left" w:pos="43"/>
          <w:tab w:val="left" w:pos="284"/>
        </w:tabs>
        <w:ind w:hanging="2"/>
        <w:rPr>
          <w:rFonts w:eastAsia="Arial" w:cs="Arial"/>
          <w:szCs w:val="19"/>
        </w:rPr>
      </w:pPr>
    </w:p>
    <w:p w14:paraId="5F97D7C6"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n active COVID-19 was suspected, a nasopharyngeal swab was done, information about prevention measures was given and the surveillance system of the district was alerted.</w:t>
      </w:r>
    </w:p>
    <w:bookmarkEnd w:id="61"/>
    <w:bookmarkEnd w:id="62"/>
    <w:bookmarkEnd w:id="65"/>
    <w:bookmarkEnd w:id="66"/>
    <w:p w14:paraId="5F3DA88F" w14:textId="77777777" w:rsidR="0077427E" w:rsidRPr="00BB7F4B" w:rsidRDefault="0077427E" w:rsidP="00585C8D">
      <w:pPr>
        <w:tabs>
          <w:tab w:val="left" w:pos="43"/>
          <w:tab w:val="left" w:pos="284"/>
        </w:tabs>
        <w:ind w:hanging="2"/>
        <w:rPr>
          <w:rFonts w:eastAsia="Arial" w:cs="Arial"/>
          <w:szCs w:val="19"/>
        </w:rPr>
      </w:pPr>
    </w:p>
    <w:p w14:paraId="5B7869C9" w14:textId="77777777" w:rsidR="0077427E" w:rsidRPr="001E7519" w:rsidRDefault="0077427E" w:rsidP="00585C8D">
      <w:pPr>
        <w:pStyle w:val="Heading2"/>
        <w:jc w:val="left"/>
        <w:rPr>
          <w:sz w:val="24"/>
          <w:szCs w:val="23"/>
        </w:rPr>
      </w:pPr>
      <w:bookmarkStart w:id="67" w:name="_Toc60353394"/>
      <w:bookmarkStart w:id="68" w:name="OLE_LINK128"/>
      <w:bookmarkStart w:id="69" w:name="OLE_LINK129"/>
      <w:r w:rsidRPr="001E7519">
        <w:rPr>
          <w:sz w:val="24"/>
          <w:szCs w:val="23"/>
        </w:rPr>
        <w:t>Data management</w:t>
      </w:r>
      <w:bookmarkEnd w:id="67"/>
    </w:p>
    <w:p w14:paraId="7D677D9D" w14:textId="77777777" w:rsidR="00997D07" w:rsidRPr="00BB7F4B" w:rsidRDefault="00997D07" w:rsidP="00585C8D">
      <w:pPr>
        <w:tabs>
          <w:tab w:val="left" w:pos="43"/>
          <w:tab w:val="left" w:pos="284"/>
        </w:tabs>
        <w:ind w:hanging="2"/>
        <w:rPr>
          <w:rFonts w:eastAsia="Arial" w:cs="Arial"/>
          <w:szCs w:val="19"/>
        </w:rPr>
      </w:pPr>
      <w:bookmarkStart w:id="70" w:name="OLE_LINK134"/>
      <w:bookmarkStart w:id="71" w:name="OLE_LINK135"/>
      <w:bookmarkStart w:id="72" w:name="OLE_LINK120"/>
      <w:bookmarkStart w:id="73" w:name="OLE_LINK121"/>
      <w:bookmarkStart w:id="74" w:name="OLE_LINK124"/>
      <w:bookmarkEnd w:id="68"/>
      <w:bookmarkEnd w:id="69"/>
    </w:p>
    <w:p w14:paraId="357F3D2E" w14:textId="3B1A5CD0"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70"/>
    <w:bookmarkEnd w:id="71"/>
    <w:p w14:paraId="6D5ADC88" w14:textId="77777777" w:rsidR="0077427E" w:rsidRPr="00BB7F4B" w:rsidRDefault="0077427E" w:rsidP="00585C8D">
      <w:pPr>
        <w:tabs>
          <w:tab w:val="left" w:pos="43"/>
          <w:tab w:val="left" w:pos="284"/>
        </w:tabs>
        <w:rPr>
          <w:rFonts w:eastAsia="Arial" w:cs="Arial"/>
          <w:szCs w:val="19"/>
        </w:rPr>
      </w:pPr>
    </w:p>
    <w:p w14:paraId="6DA8B886" w14:textId="4D45D556" w:rsidR="003258AF" w:rsidRDefault="0077427E" w:rsidP="00BB7F4B">
      <w:pPr>
        <w:pStyle w:val="Heading2"/>
        <w:jc w:val="left"/>
        <w:rPr>
          <w:sz w:val="24"/>
          <w:szCs w:val="23"/>
        </w:rPr>
      </w:pPr>
      <w:bookmarkStart w:id="75" w:name="OLE_LINK130"/>
      <w:bookmarkStart w:id="76" w:name="OLE_LINK131"/>
      <w:bookmarkStart w:id="77" w:name="_Toc60353395"/>
      <w:r w:rsidRPr="001E7519">
        <w:rPr>
          <w:sz w:val="24"/>
          <w:szCs w:val="23"/>
        </w:rPr>
        <w:t>Data analysis</w:t>
      </w:r>
      <w:bookmarkEnd w:id="75"/>
      <w:bookmarkEnd w:id="76"/>
      <w:bookmarkEnd w:id="77"/>
    </w:p>
    <w:p w14:paraId="0B162C2C" w14:textId="77777777" w:rsidR="00BB7F4B" w:rsidRPr="00BB7F4B" w:rsidRDefault="00BB7F4B" w:rsidP="00BB7F4B"/>
    <w:p w14:paraId="5879ED0A" w14:textId="26B69131" w:rsidR="00854005" w:rsidRDefault="003258AF" w:rsidP="00854005">
      <w:pPr>
        <w:pStyle w:val="Heading3"/>
        <w:rPr>
          <w:lang w:val="en-US"/>
        </w:rPr>
      </w:pPr>
      <w:bookmarkStart w:id="78" w:name="_Toc60353396"/>
      <w:bookmarkStart w:id="79" w:name="OLE_LINK45"/>
      <w:bookmarkStart w:id="80" w:name="OLE_LINK46"/>
      <w:r>
        <w:rPr>
          <w:lang w:val="en-US"/>
        </w:rPr>
        <w:t>Seroprevalence estimation</w:t>
      </w:r>
      <w:bookmarkEnd w:id="78"/>
    </w:p>
    <w:p w14:paraId="44ECD8CC" w14:textId="77777777" w:rsidR="00BB7F4B" w:rsidRPr="00BB7F4B" w:rsidRDefault="00BB7F4B" w:rsidP="00BB7F4B">
      <w:pPr>
        <w:rPr>
          <w:lang w:val="en-US"/>
        </w:rPr>
      </w:pPr>
    </w:p>
    <w:bookmarkEnd w:id="79"/>
    <w:bookmarkEnd w:id="80"/>
    <w:p w14:paraId="45EACF64" w14:textId="55E726BF" w:rsidR="00997D07" w:rsidRPr="00BB7F4B" w:rsidRDefault="00255DB5" w:rsidP="00D85F92">
      <w:pPr>
        <w:tabs>
          <w:tab w:val="left" w:pos="43"/>
          <w:tab w:val="left" w:pos="284"/>
        </w:tabs>
        <w:ind w:left="-2"/>
        <w:rPr>
          <w:rFonts w:eastAsia="Arial" w:cs="Arial"/>
          <w:szCs w:val="19"/>
          <w:lang w:val="en-CH"/>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of the Yaounde population, as sourced from the 2018 Cameroon DHS</w:t>
      </w:r>
      <w:r w:rsidR="00997D07"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lang w:val="en-CH"/>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lang w:val="en-CH"/>
        </w:rPr>
        <w:t>.</w:t>
      </w:r>
    </w:p>
    <w:p w14:paraId="5C2304F8" w14:textId="77777777" w:rsidR="00997D07" w:rsidRPr="00BB7F4B" w:rsidRDefault="00997D07" w:rsidP="00585C8D">
      <w:pPr>
        <w:tabs>
          <w:tab w:val="left" w:pos="43"/>
          <w:tab w:val="left" w:pos="284"/>
        </w:tabs>
        <w:ind w:hanging="2"/>
        <w:rPr>
          <w:rFonts w:eastAsia="Arial" w:cs="Arial"/>
          <w:szCs w:val="19"/>
          <w:lang w:val="en-CH"/>
        </w:rPr>
      </w:pPr>
    </w:p>
    <w:p w14:paraId="46828F89" w14:textId="2609F355" w:rsidR="00997D07" w:rsidRPr="00BB7F4B" w:rsidRDefault="00EF588D" w:rsidP="00B27321">
      <w:pPr>
        <w:tabs>
          <w:tab w:val="left" w:pos="43"/>
          <w:tab w:val="left" w:pos="284"/>
        </w:tabs>
        <w:ind w:hanging="2"/>
        <w:rPr>
          <w:rFonts w:eastAsia="Arial" w:cs="Arial"/>
          <w:szCs w:val="19"/>
          <w:lang w:val="en-CH"/>
        </w:rPr>
      </w:pPr>
      <w:r w:rsidRPr="00BB7F4B">
        <w:rPr>
          <w:rFonts w:eastAsia="Arial" w:cs="Arial"/>
          <w:szCs w:val="19"/>
          <w:lang w:val="en-US"/>
        </w:rPr>
        <w:t>We</w:t>
      </w:r>
      <w:r w:rsidR="00583151">
        <w:rPr>
          <w:rFonts w:eastAsia="Arial" w:cs="Arial"/>
          <w:szCs w:val="19"/>
          <w:lang w:val="en-US"/>
        </w:rPr>
        <w:t xml:space="preserve"> used </w:t>
      </w:r>
      <w:r w:rsidR="0041602E">
        <w:rPr>
          <w:rFonts w:eastAsia="Arial" w:cs="Arial"/>
          <w:szCs w:val="19"/>
          <w:lang w:val="en-US"/>
        </w:rPr>
        <w:t>the</w:t>
      </w:r>
      <w:r w:rsidR="00583151">
        <w:rPr>
          <w:rFonts w:eastAsia="Arial" w:cs="Arial"/>
          <w:szCs w:val="19"/>
          <w:lang w:val="en-US"/>
        </w:rPr>
        <w:t xml:space="preserve"> Rogan-</w:t>
      </w:r>
      <w:proofErr w:type="spellStart"/>
      <w:r w:rsidR="00583151">
        <w:rPr>
          <w:rFonts w:eastAsia="Arial" w:cs="Arial"/>
          <w:szCs w:val="19"/>
          <w:lang w:val="en-US"/>
        </w:rPr>
        <w:t>Gladen</w:t>
      </w:r>
      <w:proofErr w:type="spellEnd"/>
      <w:r w:rsidR="00583151">
        <w:rPr>
          <w:rFonts w:eastAsia="Arial" w:cs="Arial"/>
          <w:szCs w:val="19"/>
          <w:lang w:val="en-US"/>
        </w:rPr>
        <w:t xml:space="preserve"> formula</w:t>
      </w:r>
      <w:r w:rsidRPr="00BB7F4B">
        <w:rPr>
          <w:rFonts w:eastAsia="Arial" w:cs="Arial"/>
          <w:szCs w:val="19"/>
          <w:lang w:val="en-US"/>
        </w:rPr>
        <w:t xml:space="preserve"> </w:t>
      </w:r>
      <w:r w:rsidR="00583151">
        <w:rPr>
          <w:rFonts w:eastAsia="Arial" w:cs="Arial"/>
          <w:szCs w:val="19"/>
          <w:lang w:val="en-US"/>
        </w:rPr>
        <w:t xml:space="preserve">to adjust </w:t>
      </w:r>
      <w:r w:rsidR="00F43FC6">
        <w:rPr>
          <w:rFonts w:eastAsia="Arial" w:cs="Arial"/>
          <w:szCs w:val="19"/>
          <w:lang w:val="en-US"/>
        </w:rPr>
        <w:t xml:space="preserve">IgG </w:t>
      </w:r>
      <w:r w:rsidRPr="00BB7F4B">
        <w:rPr>
          <w:rFonts w:eastAsia="Arial" w:cs="Arial"/>
          <w:szCs w:val="19"/>
          <w:lang w:val="en-US"/>
        </w:rPr>
        <w:t>s</w:t>
      </w:r>
      <w:r w:rsidR="00997D07" w:rsidRPr="00BB7F4B">
        <w:rPr>
          <w:rFonts w:eastAsia="Arial" w:cs="Arial"/>
          <w:szCs w:val="19"/>
          <w:lang w:val="en-CH"/>
        </w:rPr>
        <w:t xml:space="preserve">eroprevalence </w:t>
      </w:r>
      <w:r w:rsidR="00C9748D">
        <w:rPr>
          <w:rFonts w:eastAsia="Arial" w:cs="Arial"/>
          <w:szCs w:val="19"/>
          <w:lang w:val="en-US"/>
        </w:rPr>
        <w:t xml:space="preserve">estimates </w:t>
      </w:r>
      <w:r w:rsidR="00B00314">
        <w:rPr>
          <w:rFonts w:eastAsia="Arial" w:cs="Arial"/>
          <w:szCs w:val="19"/>
          <w:lang w:val="en-US"/>
        </w:rPr>
        <w:t xml:space="preserve">to account </w:t>
      </w:r>
      <w:r w:rsidR="001E41AE">
        <w:rPr>
          <w:rFonts w:eastAsia="Arial" w:cs="Arial"/>
          <w:szCs w:val="19"/>
          <w:lang w:val="en-US"/>
        </w:rPr>
        <w:t xml:space="preserve">for </w:t>
      </w:r>
      <w:r w:rsidR="00997D07" w:rsidRPr="00BB7F4B">
        <w:rPr>
          <w:rFonts w:eastAsia="Arial" w:cs="Arial"/>
          <w:szCs w:val="19"/>
          <w:lang w:val="en-CH"/>
        </w:rPr>
        <w:t>test performance</w:t>
      </w:r>
      <w:r w:rsidR="00583151">
        <w:rPr>
          <w:rFonts w:eastAsia="Arial" w:cs="Arial"/>
          <w:szCs w:val="19"/>
          <w:lang w:val="en-US"/>
        </w:rPr>
        <w:t>.</w:t>
      </w:r>
      <w:r w:rsidR="000E12F1" w:rsidRPr="00BB7F4B">
        <w:rPr>
          <w:rFonts w:eastAsia="Arial" w:cs="Arial"/>
          <w:szCs w:val="19"/>
          <w:lang w:val="en-CH"/>
        </w:rPr>
        <w:fldChar w:fldCharType="begin"/>
      </w:r>
      <w:r w:rsidR="000E12F1" w:rsidRPr="00BB7F4B">
        <w:rPr>
          <w:rFonts w:eastAsia="Arial" w:cs="Arial"/>
          <w:szCs w:val="19"/>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lang w:val="en-CH"/>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997D07" w:rsidRPr="00BB7F4B">
        <w:rPr>
          <w:rFonts w:eastAsia="Arial" w:cs="Arial"/>
          <w:szCs w:val="19"/>
          <w:lang w:val="en-CH"/>
        </w:rPr>
        <w:t>Batra and others</w:t>
      </w:r>
      <w:r w:rsidR="000057E8">
        <w:rPr>
          <w:rFonts w:eastAsia="Arial" w:cs="Arial"/>
          <w:szCs w:val="19"/>
          <w:lang w:val="en-US"/>
        </w:rPr>
        <w:t>’ validation study</w:t>
      </w:r>
      <w:r w:rsidR="002B6318">
        <w:rPr>
          <w:rFonts w:eastAsia="Arial" w:cs="Arial"/>
          <w:szCs w:val="19"/>
          <w:lang w:val="en-US"/>
        </w:rPr>
        <w:t xml:space="preserve"> of the Abbott tes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 xml:space="preserve">a </w:t>
      </w:r>
      <w:r w:rsidR="00D32259">
        <w:rPr>
          <w:rFonts w:eastAsia="Arial" w:cs="Arial"/>
          <w:szCs w:val="19"/>
        </w:rPr>
        <w:lastRenderedPageBreak/>
        <w:t>sensitivity of 91.5%</w:t>
      </w:r>
      <w:r w:rsidR="00670E4C">
        <w:rPr>
          <w:rFonts w:eastAsia="Arial" w:cs="Arial"/>
          <w:szCs w:val="19"/>
        </w:rPr>
        <w:t xml:space="preserve"> (75 </w:t>
      </w:r>
      <w:r w:rsidR="00046A2A">
        <w:rPr>
          <w:rFonts w:eastAsia="Arial" w:cs="Arial"/>
          <w:szCs w:val="19"/>
        </w:rPr>
        <w:t>correct diagnoses</w:t>
      </w:r>
      <w:r w:rsidR="00046A2A">
        <w:rPr>
          <w:rFonts w:eastAsia="Arial" w:cs="Arial"/>
          <w:szCs w:val="19"/>
        </w:rPr>
        <w:t xml:space="preserve">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zed COVID-19 patients 14 – 56 days post symptom onset.</w:t>
      </w:r>
      <w:r w:rsidR="000E12F1" w:rsidRPr="00BB7F4B">
        <w:rPr>
          <w:rFonts w:eastAsia="Arial" w:cs="Arial"/>
          <w:szCs w:val="19"/>
          <w:lang w:val="en-CH"/>
        </w:rPr>
        <w:fldChar w:fldCharType="begin"/>
      </w:r>
      <w:r w:rsidR="000E12F1" w:rsidRPr="00BB7F4B">
        <w:rPr>
          <w:rFonts w:eastAsia="Arial" w:cs="Arial"/>
          <w:szCs w:val="19"/>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lang w:val="en-CH"/>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D3F5D">
        <w:rPr>
          <w:rFonts w:eastAsia="Arial" w:cs="Arial"/>
          <w:szCs w:val="19"/>
        </w:rPr>
        <w:t xml:space="preserve">hospital patients in Yaounde. </w:t>
      </w:r>
      <w:r w:rsidR="00B27194">
        <w:rPr>
          <w:rFonts w:eastAsia="Arial" w:cs="Arial"/>
          <w:szCs w:val="19"/>
        </w:rPr>
        <w:t xml:space="preserve">The IgG test correct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A24682">
        <w:rPr>
          <w:rFonts w:eastAsia="Arial" w:cs="Arial"/>
          <w:szCs w:val="19"/>
        </w:rPr>
        <w:t>.</w:t>
      </w:r>
      <w:r w:rsidR="00997D07" w:rsidRPr="00BB7F4B">
        <w:rPr>
          <w:rFonts w:eastAsia="Arial" w:cs="Arial"/>
          <w:szCs w:val="19"/>
          <w:lang w:val="en-CH"/>
        </w:rPr>
        <w:t xml:space="preserve"> </w:t>
      </w:r>
    </w:p>
    <w:p w14:paraId="19C954C3" w14:textId="77777777" w:rsidR="00997D07" w:rsidRPr="00BB7F4B" w:rsidRDefault="00997D07" w:rsidP="00585C8D">
      <w:pPr>
        <w:tabs>
          <w:tab w:val="left" w:pos="43"/>
          <w:tab w:val="left" w:pos="284"/>
        </w:tabs>
        <w:ind w:hanging="2"/>
        <w:rPr>
          <w:rFonts w:eastAsia="Arial" w:cs="Arial"/>
          <w:szCs w:val="19"/>
          <w:lang w:val="en-CH"/>
        </w:rPr>
      </w:pPr>
    </w:p>
    <w:p w14:paraId="5BC57615" w14:textId="37E5EF64" w:rsidR="00997D07" w:rsidRPr="00BB7F4B" w:rsidRDefault="00997D07" w:rsidP="00585C8D">
      <w:pPr>
        <w:tabs>
          <w:tab w:val="left" w:pos="43"/>
          <w:tab w:val="left" w:pos="284"/>
        </w:tabs>
        <w:ind w:hanging="2"/>
        <w:rPr>
          <w:rFonts w:eastAsia="Arial" w:cs="Arial"/>
          <w:szCs w:val="19"/>
          <w:lang w:val="en-CH"/>
        </w:rPr>
      </w:pPr>
      <w:r w:rsidRPr="00BB7F4B">
        <w:rPr>
          <w:rFonts w:eastAsia="Arial" w:cs="Arial"/>
          <w:szCs w:val="19"/>
          <w:lang w:val="en-CH"/>
        </w:rPr>
        <w:t xml:space="preserve">We did not apply </w:t>
      </w:r>
      <w:r w:rsidR="006D3C46" w:rsidRPr="00BB7F4B">
        <w:rPr>
          <w:rFonts w:eastAsia="Arial" w:cs="Arial"/>
          <w:szCs w:val="19"/>
          <w:lang w:val="en-US"/>
        </w:rPr>
        <w:t xml:space="preserve">test performance </w:t>
      </w:r>
      <w:r w:rsidRPr="00BB7F4B">
        <w:rPr>
          <w:rFonts w:eastAsia="Arial" w:cs="Arial"/>
          <w:szCs w:val="19"/>
          <w:lang w:val="en-CH"/>
        </w:rPr>
        <w:t xml:space="preserve">corrections </w:t>
      </w:r>
      <w:r w:rsidR="006B5F2E" w:rsidRPr="00BB7F4B">
        <w:rPr>
          <w:rFonts w:eastAsia="Arial" w:cs="Arial"/>
          <w:szCs w:val="19"/>
          <w:lang w:val="en-US"/>
        </w:rPr>
        <w:t xml:space="preserve">to </w:t>
      </w:r>
      <w:r w:rsidR="005B5513" w:rsidRPr="00BB7F4B">
        <w:rPr>
          <w:rFonts w:eastAsia="Arial" w:cs="Arial"/>
          <w:szCs w:val="19"/>
          <w:lang w:val="en-US"/>
        </w:rPr>
        <w:t xml:space="preserve">the </w:t>
      </w:r>
      <w:r w:rsidRPr="00BB7F4B">
        <w:rPr>
          <w:rFonts w:eastAsia="Arial" w:cs="Arial"/>
          <w:szCs w:val="19"/>
          <w:lang w:val="en-CH"/>
        </w:rPr>
        <w:t>IgM</w:t>
      </w:r>
      <w:r w:rsidR="006D3C46" w:rsidRPr="00BB7F4B">
        <w:rPr>
          <w:rFonts w:eastAsia="Arial" w:cs="Arial"/>
          <w:szCs w:val="19"/>
          <w:lang w:val="en-US"/>
        </w:rPr>
        <w:t xml:space="preserve"> prevalence estimates</w:t>
      </w:r>
      <w:r w:rsidRPr="00BB7F4B">
        <w:rPr>
          <w:rFonts w:eastAsia="Arial" w:cs="Arial"/>
          <w:szCs w:val="19"/>
          <w:lang w:val="en-CH"/>
        </w:rPr>
        <w:t>; since IgM antibodies decline rapidly, becoming undetectable a few weeks after infection,</w:t>
      </w:r>
      <w:r w:rsidR="003551A7" w:rsidRPr="00BB7F4B">
        <w:rPr>
          <w:rFonts w:eastAsia="Arial" w:cs="Arial"/>
          <w:szCs w:val="19"/>
          <w:lang w:val="en-CH"/>
        </w:rPr>
        <w:fldChar w:fldCharType="begin"/>
      </w:r>
      <w:r w:rsidR="003551A7" w:rsidRPr="00BB7F4B">
        <w:rPr>
          <w:rFonts w:eastAsia="Arial" w:cs="Arial"/>
          <w:szCs w:val="19"/>
          <w:lang w:val="en-CH"/>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3551A7" w:rsidRPr="00BB7F4B">
        <w:rPr>
          <w:rFonts w:eastAsia="Arial" w:cs="Arial"/>
          <w:szCs w:val="19"/>
          <w:lang w:val="en-CH"/>
        </w:rPr>
        <w:fldChar w:fldCharType="separate"/>
      </w:r>
      <w:r w:rsidR="003551A7" w:rsidRPr="00BB7F4B">
        <w:rPr>
          <w:rFonts w:cs="Open Sans"/>
          <w:szCs w:val="19"/>
          <w:vertAlign w:val="superscript"/>
        </w:rPr>
        <w:t>11</w:t>
      </w:r>
      <w:r w:rsidR="003551A7" w:rsidRPr="00BB7F4B">
        <w:rPr>
          <w:rFonts w:eastAsia="Arial" w:cs="Arial"/>
          <w:szCs w:val="19"/>
        </w:rPr>
        <w:fldChar w:fldCharType="end"/>
      </w:r>
      <w:r w:rsidRPr="00BB7F4B">
        <w:rPr>
          <w:rFonts w:eastAsia="Arial" w:cs="Arial"/>
          <w:szCs w:val="19"/>
          <w:lang w:val="en-CH"/>
        </w:rPr>
        <w:t xml:space="preserve"> a steady estimate of sensitivity for </w:t>
      </w:r>
      <w:r w:rsidRPr="00BB7F4B">
        <w:rPr>
          <w:rFonts w:eastAsia="Arial" w:cs="Arial"/>
          <w:szCs w:val="19"/>
          <w:lang w:val="en-US"/>
        </w:rPr>
        <w:t>the IgM</w:t>
      </w:r>
      <w:r w:rsidRPr="00BB7F4B">
        <w:rPr>
          <w:rFonts w:eastAsia="Arial" w:cs="Arial"/>
          <w:szCs w:val="19"/>
          <w:lang w:val="en-CH"/>
        </w:rPr>
        <w:t xml:space="preserve"> test cannot be obtained. Sensitivity estimates will vary very widely with time</w:t>
      </w:r>
      <w:r w:rsidRPr="00BB7F4B">
        <w:rPr>
          <w:rFonts w:eastAsia="Arial" w:cs="Arial"/>
          <w:szCs w:val="19"/>
          <w:lang w:val="en-US"/>
        </w:rPr>
        <w:t xml:space="preserve"> </w:t>
      </w:r>
      <w:r w:rsidRPr="00BB7F4B">
        <w:rPr>
          <w:rFonts w:eastAsia="Arial" w:cs="Arial"/>
          <w:szCs w:val="19"/>
          <w:lang w:val="en-CH"/>
        </w:rPr>
        <w:t>since</w:t>
      </w:r>
      <w:r w:rsidRPr="00BB7F4B">
        <w:rPr>
          <w:rFonts w:eastAsia="Arial" w:cs="Arial"/>
          <w:szCs w:val="19"/>
          <w:lang w:val="en-US"/>
        </w:rPr>
        <w:t xml:space="preserve"> </w:t>
      </w:r>
      <w:r w:rsidRPr="00BB7F4B">
        <w:rPr>
          <w:rFonts w:eastAsia="Arial" w:cs="Arial"/>
          <w:szCs w:val="19"/>
          <w:lang w:val="en-CH"/>
        </w:rPr>
        <w:t xml:space="preserve">infection. </w:t>
      </w:r>
      <w:r w:rsidRPr="00BB7F4B">
        <w:rPr>
          <w:rFonts w:eastAsia="Arial" w:cs="Arial"/>
          <w:szCs w:val="19"/>
          <w:lang w:val="en-US"/>
        </w:rPr>
        <w:t>As</w:t>
      </w:r>
      <w:r w:rsidRPr="00BB7F4B">
        <w:rPr>
          <w:rFonts w:eastAsia="Arial" w:cs="Arial"/>
          <w:szCs w:val="19"/>
          <w:lang w:val="en-CH"/>
        </w:rPr>
        <w:t xml:space="preserve"> we made no assumptions about the time of infection of</w:t>
      </w:r>
      <w:r w:rsidRPr="00BB7F4B">
        <w:rPr>
          <w:rFonts w:eastAsia="Arial" w:cs="Arial"/>
          <w:szCs w:val="19"/>
          <w:lang w:val="en-US"/>
        </w:rPr>
        <w:t xml:space="preserve"> those who tested positive</w:t>
      </w:r>
      <w:r w:rsidRPr="00BB7F4B">
        <w:rPr>
          <w:rFonts w:eastAsia="Arial" w:cs="Arial"/>
          <w:szCs w:val="19"/>
          <w:lang w:val="en-CH"/>
        </w:rPr>
        <w:t xml:space="preserve">, we </w:t>
      </w:r>
      <w:r w:rsidRPr="00BB7F4B">
        <w:rPr>
          <w:rFonts w:eastAsia="Arial" w:cs="Arial"/>
          <w:szCs w:val="19"/>
          <w:lang w:val="en-US"/>
        </w:rPr>
        <w:t>are unable</w:t>
      </w:r>
      <w:r w:rsidRPr="00BB7F4B">
        <w:rPr>
          <w:rFonts w:eastAsia="Arial" w:cs="Arial"/>
          <w:szCs w:val="19"/>
          <w:lang w:val="en-CH"/>
        </w:rPr>
        <w:t xml:space="preserve"> </w:t>
      </w:r>
      <w:r w:rsidRPr="00BB7F4B">
        <w:rPr>
          <w:rFonts w:eastAsia="Arial" w:cs="Arial"/>
          <w:szCs w:val="19"/>
          <w:lang w:val="en-US"/>
        </w:rPr>
        <w:t xml:space="preserve">to </w:t>
      </w:r>
      <w:r w:rsidRPr="00BB7F4B">
        <w:rPr>
          <w:rFonts w:eastAsia="Arial" w:cs="Arial"/>
          <w:szCs w:val="19"/>
          <w:lang w:val="en-CH"/>
        </w:rPr>
        <w:t xml:space="preserve">conclude about the </w:t>
      </w:r>
      <w:r w:rsidRPr="00BB7F4B">
        <w:rPr>
          <w:rFonts w:eastAsia="Arial" w:cs="Arial"/>
          <w:szCs w:val="19"/>
          <w:lang w:val="en-US"/>
        </w:rPr>
        <w:t xml:space="preserve">contextual </w:t>
      </w:r>
      <w:r w:rsidRPr="00BB7F4B">
        <w:rPr>
          <w:rFonts w:eastAsia="Arial" w:cs="Arial"/>
          <w:szCs w:val="19"/>
          <w:lang w:val="en-CH"/>
        </w:rPr>
        <w:t xml:space="preserve">sensitivity of </w:t>
      </w:r>
      <w:r w:rsidR="00F8716B" w:rsidRPr="00BB7F4B">
        <w:rPr>
          <w:rFonts w:eastAsia="Arial" w:cs="Arial"/>
          <w:szCs w:val="19"/>
          <w:lang w:val="en-US"/>
        </w:rPr>
        <w:t>this</w:t>
      </w:r>
      <w:r w:rsidRPr="00BB7F4B">
        <w:rPr>
          <w:rFonts w:eastAsia="Arial" w:cs="Arial"/>
          <w:szCs w:val="19"/>
          <w:lang w:val="en-CH"/>
        </w:rPr>
        <w:t xml:space="preserve"> test. </w:t>
      </w:r>
      <w:r w:rsidR="006359A4" w:rsidRPr="00BB7F4B">
        <w:rPr>
          <w:rFonts w:eastAsia="Arial" w:cs="Arial"/>
          <w:szCs w:val="19"/>
          <w:lang w:val="en-US"/>
        </w:rPr>
        <w:t xml:space="preserve">The same </w:t>
      </w:r>
      <w:r w:rsidRPr="00BB7F4B">
        <w:rPr>
          <w:rFonts w:eastAsia="Arial" w:cs="Arial"/>
          <w:szCs w:val="19"/>
          <w:lang w:val="en-US"/>
        </w:rPr>
        <w:t>caveat</w:t>
      </w:r>
      <w:r w:rsidRPr="00BB7F4B">
        <w:rPr>
          <w:rFonts w:eastAsia="Arial" w:cs="Arial"/>
          <w:szCs w:val="19"/>
          <w:lang w:val="en-CH"/>
        </w:rPr>
        <w:t xml:space="preserve"> </w:t>
      </w:r>
      <w:r w:rsidRPr="00BB7F4B">
        <w:rPr>
          <w:rFonts w:eastAsia="Arial" w:cs="Arial"/>
          <w:szCs w:val="19"/>
          <w:lang w:val="en-US"/>
        </w:rPr>
        <w:t xml:space="preserve">also </w:t>
      </w:r>
      <w:r w:rsidRPr="00BB7F4B">
        <w:rPr>
          <w:rFonts w:eastAsia="Arial" w:cs="Arial"/>
          <w:szCs w:val="19"/>
          <w:lang w:val="en-CH"/>
        </w:rPr>
        <w:t xml:space="preserve">applies to the IgG test, but the slower decline of IgG antibodies </w:t>
      </w:r>
      <w:r w:rsidRPr="00BB7F4B">
        <w:rPr>
          <w:rFonts w:eastAsia="Arial" w:cs="Arial"/>
          <w:szCs w:val="19"/>
          <w:lang w:val="en-US"/>
        </w:rPr>
        <w:t>means</w:t>
      </w:r>
      <w:r w:rsidRPr="00BB7F4B">
        <w:rPr>
          <w:rFonts w:eastAsia="Arial" w:cs="Arial"/>
          <w:szCs w:val="19"/>
          <w:lang w:val="en-CH"/>
        </w:rPr>
        <w:t xml:space="preserve"> the assumption of stable test performance </w:t>
      </w:r>
      <w:r w:rsidRPr="00BB7F4B">
        <w:rPr>
          <w:rFonts w:eastAsia="Arial" w:cs="Arial"/>
          <w:szCs w:val="19"/>
          <w:lang w:val="en-US"/>
        </w:rPr>
        <w:t>is more plausible</w:t>
      </w:r>
      <w:r w:rsidR="005F6F73" w:rsidRPr="00BB7F4B">
        <w:rPr>
          <w:rFonts w:eastAsia="Arial" w:cs="Arial"/>
          <w:szCs w:val="19"/>
          <w:lang w:val="en-US"/>
        </w:rPr>
        <w:t xml:space="preserve"> for the IgG test</w:t>
      </w:r>
      <w:r w:rsidRPr="00BB7F4B">
        <w:rPr>
          <w:rFonts w:eastAsia="Arial" w:cs="Arial"/>
          <w:szCs w:val="19"/>
          <w:lang w:val="en-CH"/>
        </w:rPr>
        <w:t>.</w:t>
      </w:r>
    </w:p>
    <w:p w14:paraId="414FFB24" w14:textId="77777777" w:rsidR="00997D07" w:rsidRPr="00BB7F4B" w:rsidRDefault="00997D07" w:rsidP="00585C8D">
      <w:pPr>
        <w:tabs>
          <w:tab w:val="left" w:pos="43"/>
          <w:tab w:val="left" w:pos="284"/>
        </w:tabs>
        <w:ind w:hanging="2"/>
        <w:rPr>
          <w:rFonts w:eastAsia="Arial" w:cs="Arial"/>
          <w:szCs w:val="19"/>
          <w:lang w:val="en-CH"/>
        </w:rPr>
      </w:pPr>
    </w:p>
    <w:p w14:paraId="0BC11A7C" w14:textId="65054494" w:rsidR="001B49BE" w:rsidRPr="00BB7F4B" w:rsidRDefault="00997D07" w:rsidP="00585C8D">
      <w:pPr>
        <w:tabs>
          <w:tab w:val="left" w:pos="43"/>
          <w:tab w:val="left" w:pos="284"/>
        </w:tabs>
        <w:ind w:hanging="2"/>
        <w:rPr>
          <w:rFonts w:eastAsia="Arial" w:cs="Arial"/>
          <w:szCs w:val="19"/>
          <w:lang w:val="en-CH"/>
        </w:rPr>
      </w:pPr>
      <w:r w:rsidRPr="00BB7F4B">
        <w:rPr>
          <w:rFonts w:eastAsia="Arial" w:cs="Arial"/>
          <w:szCs w:val="19"/>
          <w:lang w:val="en-CH"/>
        </w:rPr>
        <w:t>Confidence intervals for test-adjusted estimates are Lang-Reiczigel intervals,</w:t>
      </w:r>
      <w:r w:rsidR="00203314" w:rsidRPr="00BB7F4B">
        <w:rPr>
          <w:rFonts w:eastAsia="Arial" w:cs="Arial"/>
          <w:szCs w:val="19"/>
          <w:lang w:val="en-CH"/>
        </w:rPr>
        <w:fldChar w:fldCharType="begin"/>
      </w:r>
      <w:r w:rsidR="00203314" w:rsidRPr="00BB7F4B">
        <w:rPr>
          <w:rFonts w:eastAsia="Arial" w:cs="Arial"/>
          <w:szCs w:val="19"/>
          <w:lang w:val="en-CH"/>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lang w:val="en-CH"/>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lang w:val="en-CH"/>
        </w:rPr>
        <w:t xml:space="preserve"> which </w:t>
      </w:r>
      <w:r w:rsidRPr="00BB7F4B">
        <w:rPr>
          <w:rFonts w:eastAsia="Arial" w:cs="Arial"/>
          <w:szCs w:val="19"/>
          <w:lang w:val="en-US"/>
        </w:rPr>
        <w:t>take into account the sample size</w:t>
      </w:r>
      <w:r w:rsidRPr="00BB7F4B">
        <w:rPr>
          <w:rFonts w:eastAsia="Arial" w:cs="Arial"/>
          <w:szCs w:val="19"/>
          <w:lang w:val="en-CH"/>
        </w:rPr>
        <w:t xml:space="preserve"> </w:t>
      </w:r>
      <w:r w:rsidRPr="00BB7F4B">
        <w:rPr>
          <w:rFonts w:eastAsia="Arial" w:cs="Arial"/>
          <w:szCs w:val="19"/>
          <w:lang w:val="en-US"/>
        </w:rPr>
        <w:t xml:space="preserve">of the antibody </w:t>
      </w:r>
      <w:r w:rsidRPr="00BB7F4B">
        <w:rPr>
          <w:rFonts w:eastAsia="Arial" w:cs="Arial"/>
          <w:szCs w:val="19"/>
          <w:lang w:val="en-CH"/>
        </w:rPr>
        <w:t xml:space="preserve">test validation study. Other confidence intervals </w:t>
      </w:r>
      <w:r w:rsidRPr="00BB7F4B">
        <w:rPr>
          <w:rFonts w:eastAsia="Arial" w:cs="Arial"/>
          <w:szCs w:val="19"/>
          <w:lang w:val="en-US"/>
        </w:rPr>
        <w:t xml:space="preserve">for prevalences </w:t>
      </w:r>
      <w:r w:rsidRPr="00BB7F4B">
        <w:rPr>
          <w:rFonts w:eastAsia="Arial" w:cs="Arial"/>
          <w:szCs w:val="19"/>
          <w:lang w:val="en-CH"/>
        </w:rPr>
        <w:t>are Wilson</w:t>
      </w:r>
      <w:r w:rsidRPr="00BB7F4B">
        <w:rPr>
          <w:rFonts w:eastAsia="Arial" w:cs="Arial"/>
          <w:szCs w:val="19"/>
          <w:lang w:val="en-US"/>
        </w:rPr>
        <w:t xml:space="preserve"> score</w:t>
      </w:r>
      <w:r w:rsidRPr="00BB7F4B">
        <w:rPr>
          <w:rFonts w:eastAsia="Arial" w:cs="Arial"/>
          <w:szCs w:val="19"/>
          <w:lang w:val="en-CH"/>
        </w:rPr>
        <w:t xml:space="preserve"> intervals</w:t>
      </w:r>
      <w:r w:rsidR="00B24FCA" w:rsidRPr="00BB7F4B">
        <w:rPr>
          <w:rFonts w:eastAsia="Arial" w:cs="Arial"/>
          <w:szCs w:val="19"/>
          <w:lang w:val="en-US"/>
        </w:rPr>
        <w:t>.</w:t>
      </w:r>
    </w:p>
    <w:p w14:paraId="79AC05CA" w14:textId="77777777" w:rsidR="00861DD8" w:rsidRPr="00BB7F4B" w:rsidRDefault="00861DD8" w:rsidP="00777538">
      <w:pPr>
        <w:tabs>
          <w:tab w:val="left" w:pos="43"/>
          <w:tab w:val="left" w:pos="284"/>
        </w:tabs>
        <w:rPr>
          <w:rFonts w:eastAsia="Arial" w:cs="Arial"/>
          <w:szCs w:val="19"/>
        </w:rPr>
      </w:pPr>
    </w:p>
    <w:p w14:paraId="2A7B176A" w14:textId="6CA944FC" w:rsidR="00861DD8" w:rsidRDefault="00AD24A5" w:rsidP="00854005">
      <w:pPr>
        <w:pStyle w:val="Heading3"/>
        <w:rPr>
          <w:lang w:val="en-US"/>
        </w:rPr>
      </w:pPr>
      <w:bookmarkStart w:id="81" w:name="_Toc60353397"/>
      <w:r>
        <w:rPr>
          <w:lang w:val="en-US"/>
        </w:rPr>
        <w:t>Risk factor analysis</w:t>
      </w:r>
      <w:bookmarkEnd w:id="81"/>
    </w:p>
    <w:p w14:paraId="34C86FCF" w14:textId="77777777" w:rsidR="00BB7F4B" w:rsidRPr="00BB7F4B" w:rsidRDefault="00BB7F4B" w:rsidP="00BB7F4B">
      <w:pPr>
        <w:rPr>
          <w:szCs w:val="19"/>
          <w:lang w:val="en-US"/>
        </w:rPr>
      </w:pPr>
    </w:p>
    <w:p w14:paraId="2F759997" w14:textId="433A2D70" w:rsidR="00C60588" w:rsidRPr="00BB7F4B" w:rsidRDefault="00FA5535" w:rsidP="00366EF6">
      <w:pPr>
        <w:tabs>
          <w:tab w:val="left" w:pos="43"/>
          <w:tab w:val="left" w:pos="284"/>
        </w:tabs>
        <w:ind w:left="-2"/>
        <w:rPr>
          <w:rFonts w:eastAsia="Arial" w:cs="Arial"/>
          <w:szCs w:val="19"/>
        </w:rPr>
      </w:pPr>
      <w:bookmarkStart w:id="82" w:name="OLE_LINK136"/>
      <w:bookmarkStart w:id="83"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84" w:name="OLE_LINK64"/>
      <w:bookmarkStart w:id="85" w:name="OLE_LINK67"/>
      <w:r w:rsidR="00CF236B" w:rsidRPr="00BB7F4B">
        <w:rPr>
          <w:rFonts w:eastAsia="Arial" w:cs="Arial"/>
          <w:szCs w:val="19"/>
        </w:rPr>
        <w:t>: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 xml:space="preserve">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84"/>
      <w:bookmarkEnd w:id="85"/>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82"/>
    <w:bookmarkEnd w:id="83"/>
    <w:p w14:paraId="55D95755" w14:textId="77777777" w:rsidR="00CF236B" w:rsidRPr="00BB7F4B" w:rsidRDefault="00CF236B" w:rsidP="00CB0573">
      <w:pPr>
        <w:tabs>
          <w:tab w:val="left" w:pos="43"/>
          <w:tab w:val="left" w:pos="284"/>
        </w:tabs>
        <w:rPr>
          <w:rFonts w:eastAsia="Arial" w:cs="Arial"/>
          <w:szCs w:val="19"/>
        </w:rPr>
      </w:pPr>
    </w:p>
    <w:p w14:paraId="3C94B1DF" w14:textId="59278B4B" w:rsidR="00030D5A" w:rsidRPr="00BB7F4B" w:rsidRDefault="002D29E6" w:rsidP="00A2368B">
      <w:pPr>
        <w:tabs>
          <w:tab w:val="left" w:pos="43"/>
          <w:tab w:val="left" w:pos="284"/>
        </w:tabs>
        <w:ind w:hanging="2"/>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7A5564" w:rsidRPr="00BB7F4B">
        <w:rPr>
          <w:rFonts w:eastAsia="Arial" w:cs="Arial"/>
          <w:szCs w:val="19"/>
        </w:rPr>
        <w:t xml:space="preserve">taken to b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 xml:space="preserve">COVID-suspect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030D5A">
      <w:pPr>
        <w:tabs>
          <w:tab w:val="left" w:pos="43"/>
          <w:tab w:val="left" w:pos="284"/>
        </w:tabs>
        <w:rPr>
          <w:rFonts w:eastAsia="Arial" w:cs="Arial"/>
          <w:szCs w:val="19"/>
        </w:rPr>
      </w:pPr>
    </w:p>
    <w:p w14:paraId="2A8A3452" w14:textId="40D044D6" w:rsidR="00030D5A" w:rsidRPr="00BB7F4B" w:rsidRDefault="00030D5A" w:rsidP="00030D5A">
      <w:pPr>
        <w:pStyle w:val="ListParagraph"/>
        <w:numPr>
          <w:ilvl w:val="0"/>
          <w:numId w:val="16"/>
        </w:numPr>
        <w:tabs>
          <w:tab w:val="left" w:pos="43"/>
          <w:tab w:val="left" w:pos="284"/>
        </w:tabs>
        <w:rPr>
          <w:rFonts w:eastAsia="Arial" w:cs="Arial"/>
          <w:szCs w:val="19"/>
        </w:rPr>
      </w:pPr>
      <w:bookmarkStart w:id="86" w:name="OLE_LINK58"/>
      <w:bookmarkStart w:id="87" w:name="OLE_LINK59"/>
      <w:r w:rsidRPr="00BB7F4B">
        <w:rPr>
          <w:rFonts w:eastAsia="Arial" w:cs="Arial"/>
          <w:szCs w:val="19"/>
          <w:lang w:val="en-US"/>
        </w:rPr>
        <w:t>a</w:t>
      </w:r>
      <w:r w:rsidRPr="00BB7F4B">
        <w:rPr>
          <w:rFonts w:eastAsia="Arial" w:cs="Arial"/>
          <w:szCs w:val="19"/>
          <w:lang w:val="en-CH"/>
        </w:rPr>
        <w:t>nosmia OR ageusia; or</w:t>
      </w:r>
    </w:p>
    <w:p w14:paraId="79EACD32" w14:textId="6B9B41EC"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c</w:t>
      </w:r>
      <w:r w:rsidRPr="00BB7F4B">
        <w:rPr>
          <w:rFonts w:eastAsia="Arial" w:cs="Arial"/>
          <w:szCs w:val="19"/>
          <w:lang w:val="en-CH"/>
        </w:rPr>
        <w:t>ough AND fever; or </w:t>
      </w:r>
    </w:p>
    <w:p w14:paraId="13CF74D6" w14:textId="37BA844D"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a</w:t>
      </w:r>
      <w:r w:rsidRPr="00BB7F4B">
        <w:rPr>
          <w:rFonts w:eastAsia="Arial" w:cs="Arial"/>
          <w:szCs w:val="19"/>
          <w:lang w:val="en-CH"/>
        </w:rPr>
        <w:t>t least THREE of cough, fever, fatigue, headache, muscle pain, sore throat, runny/stuffy nose, shortness of breath, nausea</w:t>
      </w:r>
      <w:r w:rsidR="000827D6" w:rsidRPr="00BB7F4B">
        <w:rPr>
          <w:rFonts w:eastAsia="Arial" w:cs="Arial"/>
          <w:szCs w:val="19"/>
          <w:lang w:val="en-US"/>
        </w:rPr>
        <w:t xml:space="preserve">, </w:t>
      </w:r>
      <w:r w:rsidRPr="00BB7F4B">
        <w:rPr>
          <w:rFonts w:eastAsia="Arial" w:cs="Arial"/>
          <w:szCs w:val="19"/>
          <w:lang w:val="en-CH"/>
        </w:rPr>
        <w:t>diarrhoea. </w:t>
      </w:r>
    </w:p>
    <w:bookmarkEnd w:id="86"/>
    <w:bookmarkEnd w:id="87"/>
    <w:p w14:paraId="592D8A95" w14:textId="432A6DCA" w:rsidR="005A011A" w:rsidRPr="00BB7F4B" w:rsidRDefault="005A011A" w:rsidP="00F20B65">
      <w:pPr>
        <w:tabs>
          <w:tab w:val="left" w:pos="43"/>
          <w:tab w:val="left" w:pos="284"/>
        </w:tabs>
        <w:rPr>
          <w:rFonts w:eastAsia="Arial" w:cs="Arial"/>
          <w:szCs w:val="19"/>
        </w:rPr>
      </w:pPr>
    </w:p>
    <w:p w14:paraId="1FA40347" w14:textId="164D09F3" w:rsidR="00CA7281" w:rsidRPr="00BB7F4B" w:rsidRDefault="001E3F7B" w:rsidP="007A46D3">
      <w:pPr>
        <w:tabs>
          <w:tab w:val="left" w:pos="43"/>
          <w:tab w:val="left" w:pos="284"/>
        </w:tabs>
        <w:ind w:hanging="2"/>
        <w:rPr>
          <w:rFonts w:eastAsia="Arial" w:cs="Arial"/>
          <w:szCs w:val="19"/>
        </w:rPr>
      </w:pPr>
      <w:r w:rsidRPr="00BB7F4B">
        <w:rPr>
          <w:rFonts w:eastAsia="Arial" w:cs="Arial"/>
          <w:szCs w:val="19"/>
        </w:rPr>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88" w:name="OLE_LINK86"/>
      <w:bookmarkStart w:id="89" w:name="OLE_LINK87"/>
      <w:bookmarkStart w:id="90" w:name="OLE_LINK74"/>
      <w:bookmarkStart w:id="91" w:name="OLE_LINK75"/>
      <w:r w:rsidR="00604490" w:rsidRPr="00BB7F4B">
        <w:rPr>
          <w:rFonts w:eastAsia="Arial" w:cs="Arial"/>
          <w:szCs w:val="19"/>
        </w:rPr>
        <w:t xml:space="preserve">sex, age, BMI group, pregnancy, smoking habit, hypertension, respiratory illness and diabetes. </w:t>
      </w:r>
      <w:bookmarkStart w:id="92" w:name="OLE_LINK142"/>
      <w:bookmarkStart w:id="93" w:name="OLE_LINK145"/>
      <w:bookmarkEnd w:id="88"/>
      <w:bookmarkEnd w:id="89"/>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EF3AD2" w:rsidRPr="00BB7F4B">
        <w:rPr>
          <w:rFonts w:eastAsia="Arial" w:cs="Arial"/>
          <w:szCs w:val="19"/>
        </w:rPr>
        <w:t xml:space="preserve">significant variables. </w:t>
      </w:r>
      <w:bookmarkEnd w:id="92"/>
      <w:bookmarkEnd w:id="93"/>
    </w:p>
    <w:p w14:paraId="3EA8425F" w14:textId="58071AEA" w:rsidR="007A46D3" w:rsidRPr="00BB7F4B" w:rsidRDefault="007A46D3" w:rsidP="00B41DDD">
      <w:pPr>
        <w:tabs>
          <w:tab w:val="left" w:pos="43"/>
          <w:tab w:val="left" w:pos="284"/>
        </w:tabs>
        <w:ind w:hanging="2"/>
        <w:rPr>
          <w:rFonts w:eastAsia="Arial" w:cs="Arial"/>
          <w:szCs w:val="19"/>
        </w:rPr>
      </w:pPr>
    </w:p>
    <w:p w14:paraId="076A3FA0" w14:textId="158C11A6" w:rsidR="003320A4" w:rsidRPr="00BB7F4B" w:rsidRDefault="007A46D3" w:rsidP="007A46D3">
      <w:pPr>
        <w:tabs>
          <w:tab w:val="left" w:pos="43"/>
          <w:tab w:val="left" w:pos="284"/>
        </w:tabs>
        <w:ind w:left="-2"/>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 xml:space="preserve">we also used logistic models with household random effects. The following prospective risk factors were analysed: sex, age, fear of stigma from COVID diagnosis, </w:t>
      </w:r>
      <w:bookmarkStart w:id="94" w:name="OLE_LINK158"/>
      <w:bookmarkStart w:id="95" w:name="OLE_LINK159"/>
      <w:r w:rsidR="008C70B3" w:rsidRPr="00BB7F4B">
        <w:rPr>
          <w:rFonts w:eastAsia="Arial" w:cs="Arial"/>
          <w:szCs w:val="19"/>
        </w:rPr>
        <w:t xml:space="preserve">income decrease during the pandemic, stated difficulty in paying for medical costs, stated difficulty in traveling to </w:t>
      </w:r>
      <w:r w:rsidR="008C70B3" w:rsidRPr="00BB7F4B">
        <w:rPr>
          <w:rFonts w:eastAsia="Arial" w:cs="Arial"/>
          <w:szCs w:val="19"/>
        </w:rPr>
        <w:lastRenderedPageBreak/>
        <w:t>healthcare centres, and stated belief that healthcare centres are dangerous due to COVID-19.</w:t>
      </w:r>
      <w:bookmarkEnd w:id="94"/>
      <w:bookmarkEnd w:id="95"/>
      <w:r w:rsidR="008C70B3" w:rsidRPr="00BB7F4B">
        <w:rPr>
          <w:rFonts w:eastAsia="Arial" w:cs="Arial"/>
          <w:szCs w:val="19"/>
        </w:rPr>
        <w:t xml:space="preserve">  </w:t>
      </w:r>
      <w:r w:rsidR="00665BE1" w:rsidRPr="00BB7F4B">
        <w:rPr>
          <w:rFonts w:eastAsia="Arial" w:cs="Arial"/>
          <w:szCs w:val="19"/>
        </w:rPr>
        <w:t>We repeated the same procedure as above to select significant variables.</w:t>
      </w:r>
    </w:p>
    <w:bookmarkEnd w:id="90"/>
    <w:bookmarkEnd w:id="91"/>
    <w:p w14:paraId="03F686F7" w14:textId="77777777" w:rsidR="00B41DDD" w:rsidRPr="00BB7F4B" w:rsidRDefault="00B41DDD" w:rsidP="00BB7F4B">
      <w:pPr>
        <w:tabs>
          <w:tab w:val="left" w:pos="43"/>
          <w:tab w:val="left" w:pos="284"/>
        </w:tabs>
        <w:rPr>
          <w:rFonts w:eastAsia="Arial" w:cs="Arial"/>
          <w:szCs w:val="19"/>
        </w:rPr>
      </w:pPr>
    </w:p>
    <w:p w14:paraId="7C95E39C" w14:textId="240CF700" w:rsidR="006F4E6D" w:rsidRPr="00BB7F4B" w:rsidRDefault="00DC4642" w:rsidP="00585C8D">
      <w:pPr>
        <w:tabs>
          <w:tab w:val="left" w:pos="43"/>
          <w:tab w:val="left" w:pos="284"/>
        </w:tabs>
        <w:ind w:hanging="2"/>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60C68">
      <w:pPr>
        <w:tabs>
          <w:tab w:val="left" w:pos="43"/>
          <w:tab w:val="left" w:pos="284"/>
        </w:tabs>
        <w:rPr>
          <w:rFonts w:eastAsia="Arial" w:cs="Arial"/>
          <w:szCs w:val="19"/>
        </w:rPr>
      </w:pPr>
    </w:p>
    <w:p w14:paraId="7FEBA5BA" w14:textId="6233930B" w:rsidR="0077427E" w:rsidRPr="00BB7F4B" w:rsidRDefault="00E8204D" w:rsidP="00585C8D">
      <w:pPr>
        <w:tabs>
          <w:tab w:val="left" w:pos="43"/>
          <w:tab w:val="left" w:pos="284"/>
        </w:tabs>
        <w:ind w:hanging="2"/>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585C8D">
      <w:pPr>
        <w:tabs>
          <w:tab w:val="left" w:pos="43"/>
          <w:tab w:val="left" w:pos="284"/>
        </w:tabs>
        <w:ind w:hanging="2"/>
        <w:rPr>
          <w:rFonts w:eastAsia="Arial" w:cs="Arial"/>
          <w:szCs w:val="19"/>
        </w:rPr>
      </w:pPr>
    </w:p>
    <w:p w14:paraId="0E41BB6C" w14:textId="50867DAD"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Chef du menage”)</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7C25A2F9"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E91DD4">
      <w:pPr>
        <w:tabs>
          <w:tab w:val="left" w:pos="43"/>
          <w:tab w:val="left" w:pos="284"/>
        </w:tabs>
        <w:rPr>
          <w:rFonts w:eastAsia="Arial" w:cs="Arial"/>
          <w:szCs w:val="19"/>
          <w:lang w:val="en-CH"/>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r w:rsidR="00E91DD4" w:rsidRPr="00BB7F4B">
        <w:rPr>
          <w:rFonts w:eastAsia="Arial" w:cs="Arial"/>
          <w:i/>
          <w:iCs/>
          <w:szCs w:val="19"/>
          <w:lang w:val="en-CH"/>
        </w:rPr>
        <w:t>DescTools</w:t>
      </w:r>
      <w:r w:rsidR="00E91DD4" w:rsidRPr="00BB7F4B">
        <w:rPr>
          <w:rFonts w:eastAsia="Arial" w:cs="Arial"/>
          <w:szCs w:val="19"/>
          <w:lang w:val="en-CH"/>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lang w:val="en-CH"/>
        </w:rPr>
        <w:fldChar w:fldCharType="begin"/>
      </w:r>
      <w:r w:rsidR="00CC5CE3" w:rsidRPr="00BB7F4B">
        <w:rPr>
          <w:rFonts w:eastAsia="Arial" w:cs="Arial"/>
          <w:szCs w:val="19"/>
          <w:lang w:val="en-CH"/>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lang w:val="en-CH"/>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96" w:name="OLE_LINK47"/>
      <w:bookmarkStart w:id="97" w:name="OLE_LINK50"/>
      <w:r w:rsidR="00E94456" w:rsidRPr="00BB7F4B">
        <w:rPr>
          <w:rFonts w:eastAsia="Arial" w:cs="Arial"/>
          <w:i/>
          <w:iCs/>
          <w:szCs w:val="19"/>
        </w:rPr>
        <w:t>tidyverse</w:t>
      </w:r>
      <w:r w:rsidR="00E94456" w:rsidRPr="00BB7F4B">
        <w:rPr>
          <w:rFonts w:eastAsia="Arial" w:cs="Arial"/>
          <w:szCs w:val="19"/>
        </w:rPr>
        <w:t xml:space="preserve"> </w:t>
      </w:r>
      <w:bookmarkEnd w:id="96"/>
      <w:bookmarkEnd w:id="97"/>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lang w:val="en-CH"/>
        </w:rPr>
        <w:t xml:space="preserve">. </w:t>
      </w:r>
    </w:p>
    <w:p w14:paraId="41B84F44" w14:textId="77777777" w:rsidR="0077427E" w:rsidRPr="00BB7F4B" w:rsidRDefault="0077427E" w:rsidP="008A30D0">
      <w:pPr>
        <w:tabs>
          <w:tab w:val="left" w:pos="43"/>
          <w:tab w:val="left" w:pos="284"/>
        </w:tabs>
        <w:rPr>
          <w:rFonts w:eastAsia="Arial" w:cs="Arial"/>
          <w:szCs w:val="19"/>
        </w:rPr>
      </w:pPr>
    </w:p>
    <w:p w14:paraId="56C5B513" w14:textId="77777777" w:rsidR="0077427E" w:rsidRPr="001E7519" w:rsidRDefault="0077427E" w:rsidP="00585C8D">
      <w:pPr>
        <w:pStyle w:val="Heading2"/>
        <w:jc w:val="left"/>
        <w:rPr>
          <w:sz w:val="24"/>
          <w:szCs w:val="23"/>
        </w:rPr>
      </w:pPr>
      <w:bookmarkStart w:id="98" w:name="_Toc60353398"/>
      <w:bookmarkStart w:id="99" w:name="OLE_LINK26"/>
      <w:bookmarkStart w:id="100" w:name="OLE_LINK27"/>
      <w:r w:rsidRPr="001E7519">
        <w:rPr>
          <w:sz w:val="24"/>
          <w:szCs w:val="23"/>
        </w:rPr>
        <w:t>Ethical considerations</w:t>
      </w:r>
      <w:bookmarkEnd w:id="98"/>
    </w:p>
    <w:p w14:paraId="02635F38" w14:textId="77777777" w:rsidR="00FA434E" w:rsidRPr="00BB7F4B" w:rsidRDefault="00FA434E" w:rsidP="00585C8D">
      <w:pPr>
        <w:tabs>
          <w:tab w:val="left" w:pos="43"/>
          <w:tab w:val="left" w:pos="284"/>
        </w:tabs>
        <w:ind w:hanging="2"/>
        <w:rPr>
          <w:rFonts w:eastAsia="Arial" w:cs="Arial"/>
          <w:szCs w:val="19"/>
        </w:rPr>
      </w:pPr>
      <w:bookmarkStart w:id="101" w:name="OLE_LINK139"/>
      <w:bookmarkStart w:id="102" w:name="OLE_LINK140"/>
      <w:bookmarkStart w:id="103" w:name="OLE_LINK132"/>
      <w:bookmarkStart w:id="104" w:name="OLE_LINK133"/>
      <w:bookmarkEnd w:id="99"/>
      <w:bookmarkEnd w:id="100"/>
    </w:p>
    <w:p w14:paraId="643B4A7F" w14:textId="5F77182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w:t>
      </w:r>
      <w:bookmarkStart w:id="105" w:name="OLE_LINK137"/>
      <w:bookmarkStart w:id="106" w:name="OLE_LINK138"/>
      <w:r w:rsidRPr="00BB7F4B">
        <w:rPr>
          <w:rFonts w:eastAsia="Arial" w:cs="Arial"/>
          <w:szCs w:val="19"/>
        </w:rPr>
        <w:t xml:space="preserve">study </w:t>
      </w:r>
      <w:bookmarkEnd w:id="105"/>
      <w:bookmarkEnd w:id="106"/>
      <w:r w:rsidRPr="00BB7F4B">
        <w:rPr>
          <w:rFonts w:eastAsia="Arial" w:cs="Arial"/>
          <w:szCs w:val="19"/>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101"/>
      <w:bookmarkEnd w:id="102"/>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Before starting the study, all the team members were trained on research ethics, good clinical practices and study protocol and procedures.</w:t>
      </w:r>
    </w:p>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103"/>
    <w:bookmarkEnd w:id="104"/>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107" w:name="_Toc60353399"/>
      <w:r w:rsidRPr="001E7519">
        <w:rPr>
          <w:sz w:val="24"/>
          <w:szCs w:val="26"/>
        </w:rPr>
        <w:t>Results</w:t>
      </w:r>
      <w:bookmarkEnd w:id="107"/>
    </w:p>
    <w:bookmarkEnd w:id="72"/>
    <w:bookmarkEnd w:id="73"/>
    <w:bookmarkEnd w:id="74"/>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108" w:name="_Toc60353400"/>
      <w:r>
        <w:rPr>
          <w:sz w:val="24"/>
          <w:szCs w:val="23"/>
        </w:rPr>
        <w:t>Participation rate</w:t>
      </w:r>
      <w:bookmarkEnd w:id="108"/>
    </w:p>
    <w:p w14:paraId="11975BD1" w14:textId="77777777" w:rsidR="001E7519" w:rsidRPr="00BB7F4B" w:rsidRDefault="001E7519" w:rsidP="00585C8D">
      <w:pPr>
        <w:rPr>
          <w:szCs w:val="19"/>
        </w:rPr>
      </w:pPr>
    </w:p>
    <w:p w14:paraId="4086B028" w14:textId="7D49F98D"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BB7F4B" w:rsidRDefault="000B1F61" w:rsidP="00585C8D">
      <w:pPr>
        <w:tabs>
          <w:tab w:val="left" w:pos="43"/>
          <w:tab w:val="left" w:pos="284"/>
        </w:tabs>
        <w:ind w:hanging="2"/>
        <w:rPr>
          <w:rFonts w:eastAsia="Arial" w:cs="Arial"/>
          <w:szCs w:val="19"/>
        </w:rPr>
      </w:pPr>
    </w:p>
    <w:p w14:paraId="1EC3CF55" w14:textId="286A27F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BB7F4B" w:rsidRDefault="000B1F61" w:rsidP="00585C8D">
      <w:pPr>
        <w:tabs>
          <w:tab w:val="left" w:pos="43"/>
          <w:tab w:val="left" w:pos="284"/>
        </w:tabs>
        <w:ind w:hanging="2"/>
        <w:rPr>
          <w:rFonts w:eastAsia="Arial" w:cs="Arial"/>
          <w:szCs w:val="19"/>
        </w:rPr>
      </w:pPr>
    </w:p>
    <w:p w14:paraId="710D7F29" w14:textId="289EEE39" w:rsidR="00822798" w:rsidRDefault="00822798" w:rsidP="00BB7F4B">
      <w:pPr>
        <w:pStyle w:val="Caption"/>
        <w:ind w:left="720" w:firstLine="720"/>
      </w:pPr>
      <w:r w:rsidRPr="00DE4743">
        <w:t xml:space="preserve">Table </w:t>
      </w:r>
      <w:r w:rsidR="005D3CEF">
        <w:fldChar w:fldCharType="begin"/>
      </w:r>
      <w:r w:rsidR="005D3CEF">
        <w:instrText xml:space="preserve"> SEQ Table \* ARABIC </w:instrText>
      </w:r>
      <w:r w:rsidR="005D3CEF">
        <w:fldChar w:fldCharType="separate"/>
      </w:r>
      <w:r w:rsidR="00BB7831">
        <w:rPr>
          <w:noProof/>
        </w:rPr>
        <w:t>1</w:t>
      </w:r>
      <w:r w:rsidR="005D3CEF">
        <w:rPr>
          <w:noProof/>
        </w:rPr>
        <w:fldChar w:fldCharType="end"/>
      </w:r>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32A150D5" w:rsidR="0077427E" w:rsidRPr="00BB7F4B" w:rsidRDefault="0077427E" w:rsidP="008A30D0">
      <w:pPr>
        <w:tabs>
          <w:tab w:val="left" w:pos="43"/>
          <w:tab w:val="left" w:pos="284"/>
        </w:tabs>
        <w:ind w:hanging="2"/>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some members of the household, despite responding to the questionnaire, refused the test.</w:t>
      </w:r>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109" w:name="_Toc60353401"/>
      <w:bookmarkStart w:id="110" w:name="OLE_LINK3"/>
      <w:bookmarkStart w:id="111"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109"/>
    </w:p>
    <w:p w14:paraId="54143E7F" w14:textId="77777777" w:rsidR="008941A8" w:rsidRPr="00BB7F4B" w:rsidRDefault="008941A8" w:rsidP="00585C8D">
      <w:pPr>
        <w:rPr>
          <w:szCs w:val="19"/>
        </w:rPr>
      </w:pPr>
    </w:p>
    <w:bookmarkEnd w:id="110"/>
    <w:bookmarkEnd w:id="111"/>
    <w:p w14:paraId="450ACBAE" w14:textId="102A37FC"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t xml:space="preserve">Participants had a mean age of </w:t>
      </w:r>
      <w:sdt>
        <w:sdtPr>
          <w:rPr>
            <w:rFonts w:eastAsia="Arial" w:cs="Arial"/>
            <w:szCs w:val="19"/>
          </w:rPr>
          <w:tag w:val="goog_rdk_28"/>
          <w:id w:val="-158013061"/>
        </w:sdtPr>
        <w:sdtEndPr/>
        <w:sdtContent>
          <w:r w:rsidRPr="00BB7F4B">
            <w:rPr>
              <w:rFonts w:eastAsia="Arial" w:cs="Arial"/>
              <w:szCs w:val="19"/>
            </w:rPr>
            <w:t>29</w:t>
          </w:r>
        </w:sdtContent>
      </w:sdt>
      <w:r w:rsidRPr="00BB7F4B">
        <w:rPr>
          <w:rFonts w:eastAsia="Arial" w:cs="Arial"/>
          <w:szCs w:val="19"/>
        </w:rPr>
        <w:t xml:space="preserve"> 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p w14:paraId="61A2416D" w14:textId="77777777" w:rsidR="00FA5E89" w:rsidRPr="00BB7F4B" w:rsidRDefault="00FA5E89" w:rsidP="00585C8D">
      <w:pPr>
        <w:tabs>
          <w:tab w:val="left" w:pos="43"/>
          <w:tab w:val="left" w:pos="284"/>
        </w:tabs>
        <w:ind w:hanging="2"/>
        <w:rPr>
          <w:rFonts w:eastAsia="Arial" w:cs="Arial"/>
          <w:szCs w:val="19"/>
        </w:rPr>
      </w:pPr>
    </w:p>
    <w:p w14:paraId="13A2ADA7" w14:textId="4A34AB73" w:rsidR="008941A8" w:rsidRPr="00BB7F4B" w:rsidRDefault="0077427E" w:rsidP="00585C8D">
      <w:pPr>
        <w:tabs>
          <w:tab w:val="left" w:pos="43"/>
          <w:tab w:val="left" w:pos="284"/>
        </w:tabs>
        <w:rPr>
          <w:rFonts w:eastAsia="Arial" w:cs="Arial"/>
          <w:szCs w:val="19"/>
        </w:rPr>
      </w:pPr>
      <w:r w:rsidRPr="00BB7F4B">
        <w:rPr>
          <w:rFonts w:eastAsia="Arial" w:cs="Arial"/>
          <w:szCs w:val="19"/>
        </w:rPr>
        <w:t>Households had a mean of 4.6 adult inhabitants (15 years or above) and 1.8 children.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Pr="00BB7F4B">
        <w:rPr>
          <w:rFonts w:eastAsia="Arial" w:cs="Arial"/>
          <w:szCs w:val="19"/>
        </w:rPr>
        <w:t>access</w:t>
      </w:r>
      <w:sdt>
        <w:sdtPr>
          <w:rPr>
            <w:rFonts w:eastAsia="Arial" w:cs="Arial"/>
            <w:szCs w:val="19"/>
          </w:rPr>
          <w:tag w:val="goog_rdk_9"/>
          <w:id w:val="-1209177371"/>
        </w:sdtPr>
        <w:sdtEndPr/>
        <w:sdtContent>
          <w:r w:rsidRPr="00BB7F4B">
            <w:rPr>
              <w:rFonts w:eastAsia="Arial" w:cs="Arial"/>
              <w:szCs w:val="19"/>
            </w:rPr>
            <w:t>ed</w:t>
          </w:r>
        </w:sdtContent>
      </w:sdt>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585C8D">
      <w:pPr>
        <w:tabs>
          <w:tab w:val="left" w:pos="43"/>
          <w:tab w:val="left" w:pos="284"/>
        </w:tabs>
        <w:rPr>
          <w:rFonts w:eastAsia="Arial" w:cs="Arial"/>
          <w:szCs w:val="19"/>
        </w:rPr>
      </w:pPr>
    </w:p>
    <w:p w14:paraId="6AEAF028" w14:textId="248D5022" w:rsidR="0077427E" w:rsidRPr="00BB7F4B" w:rsidRDefault="00025BAD" w:rsidP="00585C8D">
      <w:pPr>
        <w:tabs>
          <w:tab w:val="left" w:pos="43"/>
          <w:tab w:val="left" w:pos="284"/>
        </w:tabs>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aged work, formal regular income was the main source of revenues for 23% of the households, showing the possible contribution of other family members.</w:t>
      </w:r>
    </w:p>
    <w:p w14:paraId="520C1602" w14:textId="61EF1E3A" w:rsidR="0077427E" w:rsidRPr="00BB7F4B" w:rsidRDefault="0077427E" w:rsidP="00585C8D">
      <w:pPr>
        <w:tabs>
          <w:tab w:val="left" w:pos="43"/>
          <w:tab w:val="left" w:pos="284"/>
        </w:tabs>
        <w:ind w:hanging="2"/>
        <w:rPr>
          <w:rFonts w:eastAsia="Arial" w:cs="Arial"/>
          <w:szCs w:val="19"/>
        </w:rPr>
      </w:pPr>
    </w:p>
    <w:p w14:paraId="5A21F4CF" w14:textId="58FD4B5B"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 testing campaigns.</w:t>
      </w:r>
    </w:p>
    <w:p w14:paraId="0840BAA1" w14:textId="00BD43A6" w:rsidR="00030D32" w:rsidRPr="00BB7F4B" w:rsidRDefault="00030D32" w:rsidP="00585C8D">
      <w:pPr>
        <w:tabs>
          <w:tab w:val="left" w:pos="43"/>
          <w:tab w:val="left" w:pos="284"/>
        </w:tabs>
        <w:ind w:hanging="2"/>
        <w:rPr>
          <w:rFonts w:eastAsia="Arial" w:cs="Arial"/>
          <w:szCs w:val="19"/>
        </w:rPr>
      </w:pPr>
    </w:p>
    <w:p w14:paraId="58D33F65" w14:textId="5AF1BB0E" w:rsidR="00030D32" w:rsidRPr="00BB7F4B" w:rsidRDefault="00030D32" w:rsidP="00030D32">
      <w:pPr>
        <w:rPr>
          <w:rFonts w:eastAsia="Arial" w:cs="Arial"/>
          <w:szCs w:val="19"/>
        </w:rPr>
      </w:pPr>
      <w:r w:rsidRPr="00BB7F4B">
        <w:rPr>
          <w:rFonts w:eastAsia="Arial" w:cs="Arial"/>
          <w:szCs w:val="19"/>
        </w:rPr>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12" w:name="OLE_LINK43"/>
      <w:bookmarkStart w:id="113" w:name="OLE_LINK44"/>
    </w:p>
    <w:p w14:paraId="46BBEA55" w14:textId="177684FB" w:rsidR="00F82ABE" w:rsidRPr="00FB00FF" w:rsidRDefault="00F82ABE" w:rsidP="00BB7F4B">
      <w:pPr>
        <w:pStyle w:val="Caption"/>
        <w:ind w:left="1440" w:firstLine="720"/>
        <w:rPr>
          <w:b w:val="0"/>
          <w:bCs w:val="0"/>
          <w:color w:val="000000" w:themeColor="text1"/>
        </w:rPr>
      </w:pPr>
      <w:r w:rsidRPr="00B455AE">
        <w:t xml:space="preserve">Table </w:t>
      </w:r>
      <w:r w:rsidR="005D3CEF">
        <w:fldChar w:fldCharType="begin"/>
      </w:r>
      <w:r w:rsidR="005D3CEF">
        <w:instrText xml:space="preserve"> SEQ Table \* ARABIC </w:instrText>
      </w:r>
      <w:r w:rsidR="005D3CEF">
        <w:fldChar w:fldCharType="separate"/>
      </w:r>
      <w:r w:rsidR="00BB7831">
        <w:rPr>
          <w:noProof/>
        </w:rPr>
        <w:t>2</w:t>
      </w:r>
      <w:r w:rsidR="005D3CEF">
        <w:rPr>
          <w:noProof/>
        </w:rPr>
        <w:fldChar w:fldCharType="end"/>
      </w:r>
      <w:r w:rsidRPr="00B455AE">
        <w:t>:</w:t>
      </w:r>
      <w:r>
        <w:t xml:space="preserve"> </w:t>
      </w:r>
      <w:bookmarkStart w:id="114" w:name="OLE_LINK76"/>
      <w:bookmarkStart w:id="115" w:name="OLE_LINK77"/>
      <w:r w:rsidRPr="00FB00FF">
        <w:rPr>
          <w:b w:val="0"/>
          <w:bCs w:val="0"/>
          <w:color w:val="000000" w:themeColor="text1"/>
        </w:rPr>
        <w:t>Sociodemographic characteristics of the final sample</w:t>
      </w:r>
      <w:bookmarkEnd w:id="114"/>
      <w:bookmarkEnd w:id="115"/>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12"/>
          <w:bookmarkEnd w:id="113"/>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16" w:name="OLE_LINK53"/>
      <w:bookmarkStart w:id="117" w:name="OLE_LINK54"/>
      <w:bookmarkStart w:id="118" w:name="OLE_LINK55"/>
      <w:bookmarkStart w:id="119" w:name="OLE_LINK69"/>
      <w:bookmarkStart w:id="120" w:name="OLE_LINK70"/>
      <w:bookmarkStart w:id="121" w:name="OLE_LINK12"/>
      <w:bookmarkStart w:id="122"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23" w:name="OLE_LINK18"/>
      <w:bookmarkStart w:id="124" w:name="OLE_LINK19"/>
      <w:bookmarkStart w:id="125" w:name="OLE_LINK71"/>
      <w:bookmarkStart w:id="126" w:name="OLE_LINK72"/>
      <w:bookmarkStart w:id="127" w:name="_Toc60353402"/>
      <w:r>
        <w:rPr>
          <w:sz w:val="24"/>
          <w:szCs w:val="23"/>
        </w:rPr>
        <w:lastRenderedPageBreak/>
        <w:t>Seroprevalence</w:t>
      </w:r>
      <w:bookmarkEnd w:id="123"/>
      <w:bookmarkEnd w:id="124"/>
      <w:r w:rsidR="0086000A" w:rsidRPr="001E7519">
        <w:rPr>
          <w:sz w:val="24"/>
          <w:szCs w:val="23"/>
        </w:rPr>
        <w:t xml:space="preserve"> </w:t>
      </w:r>
      <w:bookmarkEnd w:id="125"/>
      <w:bookmarkEnd w:id="126"/>
      <w:r>
        <w:rPr>
          <w:sz w:val="24"/>
          <w:szCs w:val="23"/>
        </w:rPr>
        <w:t>estimates</w:t>
      </w:r>
      <w:bookmarkEnd w:id="127"/>
    </w:p>
    <w:bookmarkEnd w:id="116"/>
    <w:bookmarkEnd w:id="117"/>
    <w:bookmarkEnd w:id="118"/>
    <w:bookmarkEnd w:id="119"/>
    <w:bookmarkEnd w:id="120"/>
    <w:bookmarkEnd w:id="121"/>
    <w:bookmarkEnd w:id="122"/>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rPr>
        <w:drawing>
          <wp:anchor distT="0" distB="0" distL="114300" distR="114300" simplePos="0" relativeHeight="251718656" behindDoc="0" locked="0" layoutInCell="1" allowOverlap="1" wp14:anchorId="0FF046B7" wp14:editId="0D2AE002">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2EE73DD1" w14:textId="4D1631A1" w:rsidR="00994D9F" w:rsidRPr="00BB7F4B" w:rsidRDefault="00994D9F" w:rsidP="00585C8D">
      <w:pPr>
        <w:tabs>
          <w:tab w:val="left" w:pos="43"/>
          <w:tab w:val="left" w:pos="284"/>
        </w:tabs>
        <w:ind w:hanging="2"/>
        <w:rPr>
          <w:rFonts w:eastAsia="Arial" w:cs="Arial"/>
          <w:szCs w:val="19"/>
        </w:rPr>
      </w:pPr>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 xml:space="preserve">340 (35.1%) </w:t>
      </w:r>
      <w:r w:rsidR="00272369" w:rsidRPr="00BB7F4B">
        <w:rPr>
          <w:rFonts w:eastAsia="Arial" w:cs="Arial"/>
          <w:szCs w:val="19"/>
        </w:rPr>
        <w:t xml:space="preserve">tested </w:t>
      </w:r>
      <w:r w:rsidR="00C04A9A" w:rsidRPr="00BB7F4B">
        <w:rPr>
          <w:rFonts w:eastAsia="Arial" w:cs="Arial"/>
          <w:szCs w:val="19"/>
        </w:rPr>
        <w:t>were seropositive for at least one</w:t>
      </w:r>
      <w:r w:rsidR="00B26C03" w:rsidRPr="00BB7F4B">
        <w:rPr>
          <w:rFonts w:eastAsia="Arial" w:cs="Arial"/>
          <w:szCs w:val="19"/>
        </w:rPr>
        <w:t xml:space="preserve"> antibody typ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among the 32 individuals who were IgM positive, only 6 were also IgG positive. </w:t>
      </w:r>
    </w:p>
    <w:p w14:paraId="677AC0BB" w14:textId="2E9F97E5" w:rsidR="0049035B" w:rsidRPr="00BB7F4B" w:rsidRDefault="0049035B" w:rsidP="00585C8D">
      <w:pPr>
        <w:tabs>
          <w:tab w:val="left" w:pos="43"/>
          <w:tab w:val="left" w:pos="284"/>
        </w:tabs>
        <w:ind w:hanging="2"/>
        <w:rPr>
          <w:rFonts w:eastAsia="Arial" w:cs="Arial"/>
          <w:szCs w:val="19"/>
        </w:rPr>
      </w:pPr>
    </w:p>
    <w:p w14:paraId="7EC59389" w14:textId="382AD7E4" w:rsidR="0049035B" w:rsidRPr="00BB7F4B" w:rsidRDefault="008944DF" w:rsidP="0049035B">
      <w:pPr>
        <w:tabs>
          <w:tab w:val="left" w:pos="43"/>
          <w:tab w:val="left" w:pos="284"/>
        </w:tabs>
        <w:ind w:left="-2"/>
        <w:rPr>
          <w:rFonts w:eastAsia="Arial" w:cs="Arial"/>
          <w:szCs w:val="19"/>
        </w:rPr>
      </w:pPr>
      <w:r w:rsidRPr="00BB7F4B">
        <w:rPr>
          <w:noProof/>
          <w:szCs w:val="19"/>
        </w:rPr>
        <mc:AlternateContent>
          <mc:Choice Requires="wps">
            <w:drawing>
              <wp:anchor distT="0" distB="0" distL="114300" distR="114300" simplePos="0" relativeHeight="251720704" behindDoc="0" locked="0" layoutInCell="1" allowOverlap="1" wp14:anchorId="310576EA" wp14:editId="6AF41011">
                <wp:simplePos x="0" y="0"/>
                <wp:positionH relativeFrom="column">
                  <wp:posOffset>3404327</wp:posOffset>
                </wp:positionH>
                <wp:positionV relativeFrom="paragraph">
                  <wp:posOffset>654807</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5274463C" w:rsidR="004863C4" w:rsidRPr="00FB00FF" w:rsidRDefault="004863C4" w:rsidP="008213DB">
                            <w:pPr>
                              <w:pStyle w:val="Caption"/>
                              <w:rPr>
                                <w:b w:val="0"/>
                                <w:bCs w:val="0"/>
                                <w:color w:val="000000" w:themeColor="text1"/>
                              </w:rPr>
                            </w:pPr>
                            <w:r w:rsidRPr="00822798">
                              <w:t xml:space="preserve">Figure </w:t>
                            </w:r>
                            <w:r w:rsidR="005D3CEF">
                              <w:fldChar w:fldCharType="begin"/>
                            </w:r>
                            <w:r w:rsidR="005D3CEF">
                              <w:instrText xml:space="preserve"> SEQ Figure \* ARABIC </w:instrText>
                            </w:r>
                            <w:r w:rsidR="005D3CEF">
                              <w:fldChar w:fldCharType="separate"/>
                            </w:r>
                            <w:r w:rsidR="0034685D">
                              <w:rPr>
                                <w:noProof/>
                              </w:rPr>
                              <w:t>1</w:t>
                            </w:r>
                            <w:r w:rsidR="005D3CEF">
                              <w:rPr>
                                <w:noProof/>
                              </w:rPr>
                              <w:fldChar w:fldCharType="end"/>
                            </w:r>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51.55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Y1ZQ4uUAAAARAQAADwAAAAAAAAAA&#13;&#10;AAAAAACIBAAAZHJzL2Rvd25yZXYueG1sUEsFBgAAAAAEAAQA8wAAAJoFAAAAAA==&#13;&#10;" stroked="f">
                <v:textbox style="mso-fit-shape-to-text:t" inset="0,0,0,0">
                  <w:txbxContent>
                    <w:p w14:paraId="2FC7BD27" w14:textId="5274463C" w:rsidR="004863C4" w:rsidRPr="00FB00FF" w:rsidRDefault="004863C4" w:rsidP="008213DB">
                      <w:pPr>
                        <w:pStyle w:val="Caption"/>
                        <w:rPr>
                          <w:b w:val="0"/>
                          <w:bCs w:val="0"/>
                          <w:color w:val="000000" w:themeColor="text1"/>
                        </w:rPr>
                      </w:pPr>
                      <w:r w:rsidRPr="00822798">
                        <w:t xml:space="preserve">Figure </w:t>
                      </w:r>
                      <w:r w:rsidR="005D3CEF">
                        <w:fldChar w:fldCharType="begin"/>
                      </w:r>
                      <w:r w:rsidR="005D3CEF">
                        <w:instrText xml:space="preserve"> SEQ Figure \* ARABIC </w:instrText>
                      </w:r>
                      <w:r w:rsidR="005D3CEF">
                        <w:fldChar w:fldCharType="separate"/>
                      </w:r>
                      <w:r w:rsidR="0034685D">
                        <w:rPr>
                          <w:noProof/>
                        </w:rPr>
                        <w:t>1</w:t>
                      </w:r>
                      <w:r w:rsidR="005D3CEF">
                        <w:rPr>
                          <w:noProof/>
                        </w:rPr>
                        <w:fldChar w:fldCharType="end"/>
                      </w:r>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r w:rsidR="0049035B" w:rsidRPr="00BB7F4B">
        <w:rPr>
          <w:rFonts w:eastAsia="Arial" w:cs="Arial"/>
          <w:szCs w:val="19"/>
        </w:rPr>
        <w:t xml:space="preserve">Figure 2 shows overall antibody seroprevalence (either IgG or IgM) in each age-sex stratum. Seroprevalence is higher in men, and increases with age. The highest values were seen in men above 65, where the seropositivity was 50%, although the sample size for that group is notably small. </w:t>
      </w:r>
    </w:p>
    <w:p w14:paraId="3B93020F" w14:textId="77777777" w:rsidR="0049035B" w:rsidRPr="00BB7F4B" w:rsidRDefault="0049035B" w:rsidP="00585C8D">
      <w:pPr>
        <w:tabs>
          <w:tab w:val="left" w:pos="43"/>
          <w:tab w:val="left" w:pos="284"/>
        </w:tabs>
        <w:ind w:hanging="2"/>
        <w:rPr>
          <w:rFonts w:eastAsia="Arial" w:cs="Arial"/>
          <w:szCs w:val="19"/>
        </w:rPr>
      </w:pPr>
    </w:p>
    <w:p w14:paraId="60B8EFF9" w14:textId="77777777" w:rsidR="0049035B" w:rsidRPr="00BB7F4B" w:rsidRDefault="0049035B" w:rsidP="0049035B">
      <w:pPr>
        <w:tabs>
          <w:tab w:val="left" w:pos="43"/>
          <w:tab w:val="left" w:pos="284"/>
        </w:tabs>
        <w:ind w:hanging="2"/>
        <w:rPr>
          <w:rFonts w:eastAsia="Arial" w:cs="Arial"/>
          <w:szCs w:val="19"/>
        </w:rPr>
      </w:pPr>
      <w:bookmarkStart w:id="128" w:name="OLE_LINK143"/>
      <w:bookmarkStart w:id="129" w:name="OLE_LINK144"/>
      <w:r w:rsidRPr="00BB7F4B">
        <w:rPr>
          <w:rFonts w:eastAsia="Arial" w:cs="Arial"/>
          <w:szCs w:val="19"/>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Pr="00BB7F4B" w:rsidRDefault="00FA434E" w:rsidP="00585C8D">
      <w:pPr>
        <w:tabs>
          <w:tab w:val="left" w:pos="43"/>
          <w:tab w:val="left" w:pos="284"/>
        </w:tabs>
        <w:ind w:hanging="2"/>
        <w:rPr>
          <w:rFonts w:eastAsia="Arial" w:cs="Arial"/>
          <w:szCs w:val="19"/>
        </w:rPr>
      </w:pPr>
    </w:p>
    <w:p w14:paraId="6DCAADFD" w14:textId="79B46EB0" w:rsidR="00564A35" w:rsidRPr="00BB7F4B" w:rsidRDefault="007E6C14" w:rsidP="00585C8D">
      <w:pPr>
        <w:tabs>
          <w:tab w:val="left" w:pos="43"/>
          <w:tab w:val="left" w:pos="284"/>
        </w:tabs>
        <w:ind w:hanging="2"/>
        <w:rPr>
          <w:rFonts w:eastAsia="Arial" w:cs="Arial"/>
          <w:szCs w:val="19"/>
        </w:rPr>
      </w:pPr>
      <w:bookmarkStart w:id="130" w:name="OLE_LINK25"/>
      <w:bookmarkStart w:id="131" w:name="OLE_LINK28"/>
      <w:r w:rsidRPr="00BB7F4B">
        <w:rPr>
          <w:rFonts w:eastAsia="Arial" w:cs="Arial"/>
          <w:szCs w:val="19"/>
        </w:rPr>
        <w:t>Following the WHO diagnostic criteria, 21 suspect cases were identified, and nasopharyngeal swabs were collected for PCR testing. Only one of the 21 RNA PCR tests was positive.</w:t>
      </w:r>
    </w:p>
    <w:bookmarkEnd w:id="130"/>
    <w:bookmarkEnd w:id="131"/>
    <w:p w14:paraId="50883C49" w14:textId="67731B35" w:rsidR="001C2E5F" w:rsidRPr="00BB7F4B" w:rsidRDefault="001C2E5F" w:rsidP="0049035B">
      <w:pPr>
        <w:tabs>
          <w:tab w:val="left" w:pos="43"/>
          <w:tab w:val="left" w:pos="284"/>
        </w:tabs>
        <w:rPr>
          <w:rFonts w:eastAsia="Arial" w:cs="Arial"/>
          <w:szCs w:val="19"/>
        </w:rPr>
      </w:pPr>
    </w:p>
    <w:p w14:paraId="65A71D49" w14:textId="1E28D004" w:rsidR="00F82ABE" w:rsidRDefault="00F82ABE" w:rsidP="0049035B">
      <w:pPr>
        <w:tabs>
          <w:tab w:val="left" w:pos="43"/>
          <w:tab w:val="left" w:pos="284"/>
        </w:tabs>
        <w:rPr>
          <w:rFonts w:eastAsia="Arial" w:cs="Arial"/>
          <w:sz w:val="18"/>
          <w:szCs w:val="21"/>
        </w:rPr>
      </w:pPr>
    </w:p>
    <w:p w14:paraId="51F86F30" w14:textId="45E7B1C5" w:rsidR="007E19A3" w:rsidRDefault="00685077" w:rsidP="0049035B">
      <w:pPr>
        <w:tabs>
          <w:tab w:val="left" w:pos="43"/>
          <w:tab w:val="left" w:pos="284"/>
        </w:tabs>
        <w:rPr>
          <w:rFonts w:eastAsia="Arial" w:cs="Arial"/>
          <w:sz w:val="18"/>
          <w:szCs w:val="21"/>
        </w:rPr>
      </w:pPr>
      <w:r>
        <w:rPr>
          <w:noProof/>
        </w:rPr>
        <w:drawing>
          <wp:anchor distT="0" distB="0" distL="114300" distR="114300" simplePos="0" relativeHeight="251765760" behindDoc="0" locked="0" layoutInCell="1" allowOverlap="1" wp14:anchorId="34A922C0" wp14:editId="3B0467C1">
            <wp:simplePos x="0" y="0"/>
            <wp:positionH relativeFrom="column">
              <wp:posOffset>936106</wp:posOffset>
            </wp:positionH>
            <wp:positionV relativeFrom="paragraph">
              <wp:posOffset>121285</wp:posOffset>
            </wp:positionV>
            <wp:extent cx="4425950" cy="2981960"/>
            <wp:effectExtent l="0" t="0" r="6350" b="2540"/>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425950" cy="298196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266C76CC" w:rsidR="007E19A3" w:rsidRDefault="007E19A3" w:rsidP="0049035B">
      <w:pPr>
        <w:tabs>
          <w:tab w:val="left" w:pos="43"/>
          <w:tab w:val="left" w:pos="284"/>
        </w:tabs>
        <w:rPr>
          <w:rFonts w:eastAsia="Arial" w:cs="Arial"/>
          <w:sz w:val="18"/>
          <w:szCs w:val="21"/>
        </w:rPr>
      </w:pPr>
    </w:p>
    <w:p w14:paraId="3DD258D2" w14:textId="77777777" w:rsidR="00685077" w:rsidRDefault="00685077" w:rsidP="0049035B">
      <w:pPr>
        <w:tabs>
          <w:tab w:val="left" w:pos="43"/>
          <w:tab w:val="left" w:pos="284"/>
        </w:tabs>
        <w:rPr>
          <w:rFonts w:eastAsia="Arial" w:cs="Arial"/>
          <w:sz w:val="18"/>
          <w:szCs w:val="21"/>
        </w:rPr>
      </w:pPr>
    </w:p>
    <w:p w14:paraId="08744853" w14:textId="77777777"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77777777"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05E92B78" w14:textId="1013AE3E" w:rsidR="00685077" w:rsidRDefault="00685077" w:rsidP="0049035B">
      <w:pPr>
        <w:tabs>
          <w:tab w:val="left" w:pos="43"/>
          <w:tab w:val="left" w:pos="284"/>
        </w:tabs>
        <w:rPr>
          <w:rFonts w:eastAsia="Arial" w:cs="Arial"/>
          <w:sz w:val="18"/>
          <w:szCs w:val="21"/>
        </w:rPr>
      </w:pPr>
      <w:r>
        <w:rPr>
          <w:noProof/>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635"/>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635"/>
                        </a:xfrm>
                        <a:prstGeom prst="rect">
                          <a:avLst/>
                        </a:prstGeom>
                        <a:solidFill>
                          <a:prstClr val="white"/>
                        </a:solidFill>
                        <a:ln>
                          <a:noFill/>
                        </a:ln>
                      </wps:spPr>
                      <wps:txbx>
                        <w:txbxContent>
                          <w:p w14:paraId="1F7C46DA" w14:textId="4086BFD2" w:rsidR="004863C4" w:rsidRPr="006D5F90" w:rsidRDefault="004863C4" w:rsidP="008213DB">
                            <w:pPr>
                              <w:pStyle w:val="Caption"/>
                              <w:rPr>
                                <w:rFonts w:ascii="Open Sans" w:hAnsi="Open Sans"/>
                              </w:rPr>
                            </w:pPr>
                            <w:r w:rsidRPr="006D5F90">
                              <w:t xml:space="preserve">Figure </w:t>
                            </w:r>
                            <w:r w:rsidR="005D3CEF">
                              <w:fldChar w:fldCharType="begin"/>
                            </w:r>
                            <w:r w:rsidR="005D3CEF">
                              <w:instrText xml:space="preserve"> SEQ Figure \* ARABIC </w:instrText>
                            </w:r>
                            <w:r w:rsidR="005D3CEF">
                              <w:fldChar w:fldCharType="separate"/>
                            </w:r>
                            <w:r w:rsidR="0034685D">
                              <w:rPr>
                                <w:noProof/>
                              </w:rPr>
                              <w:t>2</w:t>
                            </w:r>
                            <w:r w:rsidR="005D3CEF">
                              <w:rPr>
                                <w:noProof/>
                              </w:rPr>
                              <w:fldChar w:fldCharType="end"/>
                            </w:r>
                            <w:r w:rsidRPr="006D5F90">
                              <w:t>:</w:t>
                            </w:r>
                            <w:r>
                              <w:t xml:space="preserve"> </w:t>
                            </w:r>
                            <w:bookmarkStart w:id="132" w:name="OLE_LINK78"/>
                            <w:bookmarkStart w:id="133" w:name="OLE_LINK79"/>
                            <w:r w:rsidR="00685077">
                              <w:rPr>
                                <w:b w:val="0"/>
                                <w:bCs w:val="0"/>
                                <w:color w:val="000000" w:themeColor="text1"/>
                              </w:rPr>
                              <w:t>IgG s</w:t>
                            </w:r>
                            <w:r w:rsidRPr="00FB00FF">
                              <w:rPr>
                                <w:b w:val="0"/>
                                <w:bCs w:val="0"/>
                                <w:color w:val="000000" w:themeColor="text1"/>
                              </w:rPr>
                              <w:t xml:space="preserve">eropositivity in each age-sex stratum. </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" stroked="f">
                <v:textbox style="mso-fit-shape-to-text:t" inset="0,0,0,0">
                  <w:txbxContent>
                    <w:p w14:paraId="1F7C46DA" w14:textId="4086BFD2" w:rsidR="004863C4" w:rsidRPr="006D5F90" w:rsidRDefault="004863C4" w:rsidP="008213DB">
                      <w:pPr>
                        <w:pStyle w:val="Caption"/>
                        <w:rPr>
                          <w:rFonts w:ascii="Open Sans" w:hAnsi="Open Sans"/>
                        </w:rPr>
                      </w:pPr>
                      <w:r w:rsidRPr="006D5F90">
                        <w:t xml:space="preserve">Figure </w:t>
                      </w:r>
                      <w:r w:rsidR="005D3CEF">
                        <w:fldChar w:fldCharType="begin"/>
                      </w:r>
                      <w:r w:rsidR="005D3CEF">
                        <w:instrText xml:space="preserve"> SEQ Figure \* ARABIC </w:instrText>
                      </w:r>
                      <w:r w:rsidR="005D3CEF">
                        <w:fldChar w:fldCharType="separate"/>
                      </w:r>
                      <w:r w:rsidR="0034685D">
                        <w:rPr>
                          <w:noProof/>
                        </w:rPr>
                        <w:t>2</w:t>
                      </w:r>
                      <w:r w:rsidR="005D3CEF">
                        <w:rPr>
                          <w:noProof/>
                        </w:rPr>
                        <w:fldChar w:fldCharType="end"/>
                      </w:r>
                      <w:r w:rsidRPr="006D5F90">
                        <w:t>:</w:t>
                      </w:r>
                      <w:r>
                        <w:t xml:space="preserve"> </w:t>
                      </w:r>
                      <w:bookmarkStart w:id="134" w:name="OLE_LINK78"/>
                      <w:bookmarkStart w:id="135" w:name="OLE_LINK79"/>
                      <w:r w:rsidR="00685077">
                        <w:rPr>
                          <w:b w:val="0"/>
                          <w:bCs w:val="0"/>
                          <w:color w:val="000000" w:themeColor="text1"/>
                        </w:rPr>
                        <w:t>IgG s</w:t>
                      </w:r>
                      <w:r w:rsidRPr="00FB00FF">
                        <w:rPr>
                          <w:b w:val="0"/>
                          <w:bCs w:val="0"/>
                          <w:color w:val="000000" w:themeColor="text1"/>
                        </w:rPr>
                        <w:t xml:space="preserve">eropositivity in each age-sex stratum. </w:t>
                      </w:r>
                      <w:bookmarkEnd w:id="134"/>
                      <w:bookmarkEnd w:id="135"/>
                    </w:p>
                  </w:txbxContent>
                </v:textbox>
                <w10:wrap type="topAndBottom"/>
              </v:shape>
            </w:pict>
          </mc:Fallback>
        </mc:AlternateContent>
      </w:r>
    </w:p>
    <w:p w14:paraId="5F0CB0B6" w14:textId="1AF00DB3" w:rsidR="00685077" w:rsidRDefault="00685077" w:rsidP="0049035B">
      <w:pPr>
        <w:tabs>
          <w:tab w:val="left" w:pos="43"/>
          <w:tab w:val="left" w:pos="284"/>
        </w:tabs>
        <w:rPr>
          <w:rFonts w:eastAsia="Arial" w:cs="Arial"/>
          <w:sz w:val="18"/>
          <w:szCs w:val="21"/>
        </w:rPr>
      </w:pPr>
    </w:p>
    <w:p w14:paraId="47249FEF" w14:textId="6374BA15" w:rsidR="007E19A3" w:rsidRDefault="007E19A3" w:rsidP="0049035B">
      <w:pPr>
        <w:tabs>
          <w:tab w:val="left" w:pos="43"/>
          <w:tab w:val="left" w:pos="284"/>
        </w:tabs>
        <w:rPr>
          <w:rFonts w:eastAsia="Arial" w:cs="Arial"/>
          <w:sz w:val="18"/>
          <w:szCs w:val="21"/>
        </w:rPr>
      </w:pPr>
    </w:p>
    <w:p w14:paraId="3D155ECE" w14:textId="753EB95A" w:rsidR="007E19A3" w:rsidRPr="00BB7F4B" w:rsidRDefault="007E19A3" w:rsidP="0049035B">
      <w:pPr>
        <w:tabs>
          <w:tab w:val="left" w:pos="43"/>
          <w:tab w:val="left" w:pos="284"/>
        </w:tabs>
        <w:rPr>
          <w:rFonts w:eastAsia="Arial" w:cs="Arial"/>
          <w:szCs w:val="19"/>
        </w:rPr>
      </w:pPr>
    </w:p>
    <w:p w14:paraId="3C7AEF3A" w14:textId="77777777" w:rsidR="00CD017D" w:rsidRPr="00BB7F4B" w:rsidRDefault="00CD017D" w:rsidP="0049035B">
      <w:pPr>
        <w:tabs>
          <w:tab w:val="left" w:pos="43"/>
          <w:tab w:val="left" w:pos="284"/>
        </w:tabs>
        <w:rPr>
          <w:rFonts w:eastAsia="Arial" w:cs="Arial"/>
          <w:szCs w:val="19"/>
        </w:rPr>
      </w:pPr>
    </w:p>
    <w:p w14:paraId="5603DED4" w14:textId="77777777" w:rsidR="007E19A3" w:rsidRPr="00BB7F4B" w:rsidRDefault="007E19A3" w:rsidP="0049035B">
      <w:pPr>
        <w:tabs>
          <w:tab w:val="left" w:pos="43"/>
          <w:tab w:val="left" w:pos="284"/>
        </w:tabs>
        <w:rPr>
          <w:rFonts w:eastAsia="Arial" w:cs="Arial"/>
          <w:szCs w:val="19"/>
        </w:rPr>
      </w:pPr>
    </w:p>
    <w:p w14:paraId="60CF8104" w14:textId="48C397BB" w:rsidR="001C2E5F" w:rsidRPr="00CC7D97" w:rsidRDefault="001C2E5F" w:rsidP="00585C8D">
      <w:pPr>
        <w:pStyle w:val="Caption"/>
      </w:pPr>
      <w:r w:rsidRPr="00CC7D97">
        <w:t xml:space="preserve">Table </w:t>
      </w:r>
      <w:r w:rsidR="005D3CEF">
        <w:fldChar w:fldCharType="begin"/>
      </w:r>
      <w:r w:rsidR="005D3CEF">
        <w:instrText xml:space="preserve"> SEQ Table \* ARABIC </w:instrText>
      </w:r>
      <w:r w:rsidR="005D3CEF">
        <w:fldChar w:fldCharType="separate"/>
      </w:r>
      <w:r w:rsidR="00BB7831">
        <w:rPr>
          <w:noProof/>
        </w:rPr>
        <w:t>3</w:t>
      </w:r>
      <w:r w:rsidR="005D3CEF">
        <w:rPr>
          <w:noProof/>
        </w:rPr>
        <w:fldChar w:fldCharType="end"/>
      </w:r>
      <w:r w:rsidRPr="00CC7D97">
        <w:t xml:space="preserve">: </w:t>
      </w:r>
      <w:bookmarkStart w:id="136" w:name="OLE_LINK80"/>
      <w:bookmarkStart w:id="137" w:name="OLE_LINK81"/>
      <w:r w:rsidRPr="00FB00FF">
        <w:rPr>
          <w:b w:val="0"/>
          <w:bCs w:val="0"/>
          <w:color w:val="000000" w:themeColor="text1"/>
        </w:rPr>
        <w:t xml:space="preserve">Population-weighted and test-adjusted seroprevalence estimates </w:t>
      </w:r>
      <w:bookmarkEnd w:id="136"/>
      <w:bookmarkEnd w:id="137"/>
      <w:r w:rsidRPr="00FB00FF">
        <w:rPr>
          <w:b w:val="0"/>
          <w:bCs w:val="0"/>
          <w:color w:val="000000" w:themeColor="text1"/>
        </w:rPr>
        <w:t>for anti-SARS-CoV-2 IgG antibodies</w:t>
      </w:r>
    </w:p>
    <w:tbl>
      <w:tblPr>
        <w:tblStyle w:val="GridTable4-Accent51"/>
        <w:tblpPr w:leftFromText="180" w:rightFromText="180" w:vertAnchor="text" w:horzAnchor="margin" w:tblpY="-23"/>
        <w:tblW w:w="10345" w:type="dxa"/>
        <w:tblLook w:val="04A0" w:firstRow="1" w:lastRow="0" w:firstColumn="1" w:lastColumn="0" w:noHBand="0" w:noVBand="1"/>
      </w:tblPr>
      <w:tblGrid>
        <w:gridCol w:w="1699"/>
        <w:gridCol w:w="1275"/>
        <w:gridCol w:w="1276"/>
        <w:gridCol w:w="1559"/>
        <w:gridCol w:w="1843"/>
        <w:gridCol w:w="2693"/>
      </w:tblGrid>
      <w:tr w:rsidR="008944DF" w14:paraId="1D9F9290"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1F43B12"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38" w:name="OLE_LINK65"/>
            <w:bookmarkStart w:id="139" w:name="OLE_LINK66"/>
          </w:p>
        </w:tc>
        <w:tc>
          <w:tcPr>
            <w:tcW w:w="1275" w:type="dxa"/>
          </w:tcPr>
          <w:p w14:paraId="518AF7B5"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5B4DB03F"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4E6F4464"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8944DF" w14:paraId="53056F65"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DC656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0CFD1B6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65109D2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4969A221"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747DB855"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161587BF"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685077" w14:paraId="412C2F01"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28F5AB3"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209732D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6385085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019EB77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0F14EB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46566FA" w14:textId="48C9749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685077" w14:paraId="4E587D2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7141D5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39B5921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05B2DBF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39AC86F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2AC37AF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28513484" w14:textId="5334924D"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685077" w14:paraId="4C3E6E1B"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33C6FD4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73EFE6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5577693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610D771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5C9DB79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29982133" w14:textId="2590C1C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685077" w14:paraId="2BDE78F9"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212CDB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275" w:type="dxa"/>
          </w:tcPr>
          <w:p w14:paraId="766A990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727DA08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884F03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7EFFD08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36EFE2D9" w14:textId="4DD460B3"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685077" w14:paraId="28ABDB3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0D3AFA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2405EF7C"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12C137C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1985649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2D7107D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644791A9" w14:textId="637CA9C8"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685077" w14:paraId="422D607A"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4055FC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3D38929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3E5B716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51A8D7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76B2745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3725DA1D" w14:textId="16AA1952"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685077" w14:paraId="1A73E948"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61DB0F4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BE5B9F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271AE6E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1A21E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5B92CAB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2978CD97" w14:textId="3308A65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685077" w14:paraId="7465E36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BC9374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215BCE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5A1A820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45FBB07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63ADC89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1CF4BF91" w14:textId="2D24D28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bookmarkEnd w:id="138"/>
      <w:bookmarkEnd w:id="139"/>
    </w:tbl>
    <w:p w14:paraId="013E9C13" w14:textId="531846E6" w:rsidR="009D527D" w:rsidRDefault="009D527D" w:rsidP="00585C8D"/>
    <w:p w14:paraId="6564C337" w14:textId="77777777" w:rsidR="00CD017D" w:rsidRPr="00761388" w:rsidRDefault="00CD017D" w:rsidP="00585C8D"/>
    <w:p w14:paraId="562A0861" w14:textId="1CBC9B34" w:rsidR="00A14E2D" w:rsidRPr="00FB00FF" w:rsidRDefault="00A14E2D" w:rsidP="00685077">
      <w:pPr>
        <w:pStyle w:val="Caption"/>
        <w:ind w:firstLine="720"/>
        <w:rPr>
          <w:b w:val="0"/>
          <w:bCs w:val="0"/>
          <w:color w:val="000000" w:themeColor="text1"/>
          <w:lang w:val="en-US"/>
        </w:rPr>
      </w:pPr>
      <w:bookmarkStart w:id="140" w:name="OLE_LINK23"/>
      <w:bookmarkStart w:id="141" w:name="OLE_LINK24"/>
      <w:r w:rsidRPr="00B455AE">
        <w:t xml:space="preserve">Table </w:t>
      </w:r>
      <w:r w:rsidR="005D3CEF">
        <w:fldChar w:fldCharType="begin"/>
      </w:r>
      <w:r w:rsidR="005D3CEF">
        <w:instrText xml:space="preserve"> SEQ Table \* ARABIC </w:instrText>
      </w:r>
      <w:r w:rsidR="005D3CEF">
        <w:fldChar w:fldCharType="separate"/>
      </w:r>
      <w:r w:rsidR="00BB7831">
        <w:rPr>
          <w:noProof/>
        </w:rPr>
        <w:t>4</w:t>
      </w:r>
      <w:r w:rsidR="005D3CEF">
        <w:rPr>
          <w:noProof/>
        </w:rPr>
        <w:fldChar w:fldCharType="end"/>
      </w:r>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40"/>
    <w:bookmarkEnd w:id="141"/>
    <w:tbl>
      <w:tblPr>
        <w:tblStyle w:val="GridTable4-Accent51"/>
        <w:tblpPr w:leftFromText="180" w:rightFromText="180" w:vertAnchor="text" w:horzAnchor="margin" w:tblpXSpec="center" w:tblpY="-9"/>
        <w:tblW w:w="8920" w:type="dxa"/>
        <w:tblLook w:val="04A0" w:firstRow="1" w:lastRow="0" w:firstColumn="1" w:lastColumn="0" w:noHBand="0" w:noVBand="1"/>
      </w:tblPr>
      <w:tblGrid>
        <w:gridCol w:w="1699"/>
        <w:gridCol w:w="1699"/>
        <w:gridCol w:w="1699"/>
        <w:gridCol w:w="1699"/>
        <w:gridCol w:w="2124"/>
      </w:tblGrid>
      <w:tr w:rsidR="008944DF" w14:paraId="40011DF3"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B99EA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4508ABA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8AE4C4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51B24B5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8944DF" w14:paraId="3FBB747C"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5E6C8D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1B3F0F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6F2F2BA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7FAAD1A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5738F92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8944DF" w14:paraId="72A5972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57083A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18785A6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5C30804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4BB6D8D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40AAC71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8944DF" w14:paraId="67DE2A7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5A4710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09227C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220D33F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6F8F84C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6FE60F1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8944DF" w14:paraId="6D467437"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5110F9B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1348C86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6A3E13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6A8B8D1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06B1C7B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8944DF" w14:paraId="78B484C8"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2E5548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72E94E5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7B6FEE8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101F438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1A6D933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8944DF" w14:paraId="4CD51EB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056DF8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5FC9DCB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5E2430F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2D7661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318EC2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8944DF" w14:paraId="3EEDF1A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707912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6858034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13833F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2D2F554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0BE72E7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8944DF" w14:paraId="74BF992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95D7C5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2279326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1E8ECC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674F7C2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6F5A42B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8944DF" w14:paraId="4E9DA19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562C86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69AE040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53DD9C2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77BD01B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28F809D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142" w:name="OLE_LINK21"/>
      <w:bookmarkStart w:id="143" w:name="OLE_LINK22"/>
      <w:bookmarkStart w:id="144" w:name="OLE_LINK35"/>
      <w:bookmarkStart w:id="145" w:name="OLE_LINK40"/>
      <w:bookmarkStart w:id="146" w:name="_Toc60353403"/>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3A4FD3EF" w14:textId="77777777" w:rsidR="00BB7F4B" w:rsidRDefault="00BB7F4B" w:rsidP="00BB7F4B">
      <w:pPr>
        <w:rPr>
          <w:sz w:val="24"/>
          <w:szCs w:val="23"/>
        </w:rPr>
      </w:pPr>
    </w:p>
    <w:p w14:paraId="63CA4DE7" w14:textId="77777777" w:rsidR="008E602F" w:rsidRDefault="008E602F">
      <w:pPr>
        <w:rPr>
          <w:b/>
          <w:color w:val="2C969C"/>
          <w:sz w:val="25"/>
          <w:szCs w:val="25"/>
          <w:highlight w:val="none"/>
        </w:rPr>
      </w:pPr>
      <w:r>
        <w:br w:type="page"/>
      </w:r>
    </w:p>
    <w:p w14:paraId="51906CE9" w14:textId="76317E61" w:rsidR="00FB63B4" w:rsidRPr="00BB7F4B" w:rsidRDefault="00FB63B4" w:rsidP="00BB7F4B">
      <w:pPr>
        <w:pStyle w:val="Heading2"/>
      </w:pPr>
      <w:r>
        <w:lastRenderedPageBreak/>
        <w:t>Risk factors for seropositivity</w:t>
      </w:r>
      <w:bookmarkEnd w:id="142"/>
      <w:bookmarkEnd w:id="143"/>
      <w:bookmarkEnd w:id="144"/>
      <w:bookmarkEnd w:id="145"/>
      <w:bookmarkEnd w:id="146"/>
    </w:p>
    <w:p w14:paraId="69A75DEE" w14:textId="77777777" w:rsidR="001F3A18" w:rsidRPr="001F3A18" w:rsidRDefault="001F3A18" w:rsidP="001F3A18"/>
    <w:p w14:paraId="255D5A4F" w14:textId="2C961516" w:rsidR="006B62EB" w:rsidRPr="006B62EB" w:rsidRDefault="008919C9" w:rsidP="00FC5089">
      <w:pPr>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147" w:name="OLE_LINK51"/>
      <w:bookmarkStart w:id="148" w:name="OLE_LINK52"/>
    </w:p>
    <w:p w14:paraId="7AFE9C89" w14:textId="26B30609" w:rsidR="00932F55" w:rsidRDefault="000E6D8B" w:rsidP="00932F55">
      <w:pPr>
        <w:pStyle w:val="Caption"/>
        <w:rPr>
          <w:b w:val="0"/>
          <w:bCs w:val="0"/>
          <w:color w:val="000000" w:themeColor="text1"/>
        </w:rPr>
      </w:pPr>
      <w:r>
        <w:rPr>
          <w:noProof/>
        </w:rPr>
        <w:drawing>
          <wp:anchor distT="0" distB="0" distL="114300" distR="114300" simplePos="0" relativeHeight="251766784" behindDoc="0" locked="0" layoutInCell="1" allowOverlap="1" wp14:anchorId="047F998D" wp14:editId="3C05562A">
            <wp:simplePos x="0" y="0"/>
            <wp:positionH relativeFrom="column">
              <wp:posOffset>197854</wp:posOffset>
            </wp:positionH>
            <wp:positionV relativeFrom="paragraph">
              <wp:posOffset>194310</wp:posOffset>
            </wp:positionV>
            <wp:extent cx="5825490" cy="5603875"/>
            <wp:effectExtent l="0" t="0" r="3810" b="0"/>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C47470">
        <w:t xml:space="preserve">       </w:t>
      </w:r>
      <w:r w:rsidR="0044314B" w:rsidRPr="00B455AE">
        <w:t xml:space="preserve">Table </w:t>
      </w:r>
      <w:bookmarkStart w:id="149" w:name="OLE_LINK31"/>
      <w:bookmarkStart w:id="150" w:name="OLE_LINK32"/>
      <w:r w:rsidR="0044314B" w:rsidRPr="00B455AE">
        <w:fldChar w:fldCharType="begin"/>
      </w:r>
      <w:r w:rsidR="0044314B" w:rsidRPr="00B455AE">
        <w:instrText xml:space="preserve"> SEQ Table \* ARABIC </w:instrText>
      </w:r>
      <w:r w:rsidR="0044314B" w:rsidRPr="00B455AE">
        <w:fldChar w:fldCharType="separate"/>
      </w:r>
      <w:r w:rsidR="00BB7831">
        <w:rPr>
          <w:noProof/>
        </w:rPr>
        <w:t>5</w:t>
      </w:r>
      <w:r w:rsidR="0044314B" w:rsidRPr="00B455AE">
        <w:fldChar w:fldCharType="end"/>
      </w:r>
      <w:bookmarkStart w:id="151" w:name="OLE_LINK33"/>
      <w:bookmarkStart w:id="152" w:name="OLE_LINK34"/>
      <w:r w:rsidR="0044314B" w:rsidRPr="00B455AE">
        <w:t>:</w:t>
      </w:r>
      <w:r w:rsidR="0044314B">
        <w:t xml:space="preserve"> </w:t>
      </w:r>
      <w:r w:rsidR="0044314B">
        <w:rPr>
          <w:b w:val="0"/>
          <w:bCs w:val="0"/>
          <w:color w:val="000000" w:themeColor="text1"/>
        </w:rPr>
        <w:t xml:space="preserve">Risk factor </w:t>
      </w:r>
      <w:bookmarkStart w:id="153" w:name="OLE_LINK29"/>
      <w:bookmarkStart w:id="154" w:name="OLE_LINK30"/>
      <w:r w:rsidR="0044314B">
        <w:rPr>
          <w:b w:val="0"/>
          <w:bCs w:val="0"/>
          <w:color w:val="000000" w:themeColor="text1"/>
        </w:rPr>
        <w:t xml:space="preserve">analysis </w:t>
      </w:r>
      <w:bookmarkEnd w:id="151"/>
      <w:bookmarkEnd w:id="152"/>
      <w:r w:rsidR="0044314B">
        <w:rPr>
          <w:b w:val="0"/>
          <w:bCs w:val="0"/>
          <w:color w:val="000000" w:themeColor="text1"/>
        </w:rPr>
        <w:t>for seropositivity</w:t>
      </w:r>
      <w:r w:rsidR="00680DD2">
        <w:rPr>
          <w:b w:val="0"/>
          <w:bCs w:val="0"/>
          <w:color w:val="000000" w:themeColor="text1"/>
        </w:rPr>
        <w:t xml:space="preserve"> </w:t>
      </w:r>
      <w:bookmarkEnd w:id="153"/>
      <w:bookmarkEnd w:id="154"/>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155" w:name="OLE_LINK84"/>
      <w:bookmarkStart w:id="156" w:name="OLE_LINK85"/>
      <w:bookmarkStart w:id="157" w:name="OLE_LINK20"/>
      <w:bookmarkEnd w:id="149"/>
      <w:bookmarkEnd w:id="150"/>
      <w:r w:rsidR="009477C7">
        <w:rPr>
          <w:b w:val="0"/>
          <w:bCs w:val="0"/>
          <w:color w:val="000000" w:themeColor="text1"/>
        </w:rPr>
        <w:t>. n = 965</w:t>
      </w:r>
    </w:p>
    <w:p w14:paraId="628A57D4" w14:textId="4CF53F86" w:rsidR="000E6D8B" w:rsidRPr="000E6D8B" w:rsidRDefault="000E6D8B" w:rsidP="000E6D8B"/>
    <w:p w14:paraId="42AE112E" w14:textId="2D9E96E1" w:rsidR="00932F55" w:rsidRPr="00172239" w:rsidRDefault="008E1131" w:rsidP="00C47470">
      <w:pPr>
        <w:pStyle w:val="Caption"/>
        <w:ind w:left="426" w:right="572"/>
        <w:rPr>
          <w:b w:val="0"/>
          <w:bCs w:val="0"/>
          <w:color w:val="000000" w:themeColor="text1"/>
          <w:sz w:val="15"/>
          <w:szCs w:val="15"/>
          <w:lang w:val="en-US"/>
        </w:rPr>
      </w:pPr>
      <w:bookmarkStart w:id="158" w:name="OLE_LINK88"/>
      <w:bookmarkStart w:id="159"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160" w:name="OLE_LINK68"/>
      <w:bookmarkStart w:id="161"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160"/>
      <w:bookmarkEnd w:id="161"/>
    </w:p>
    <w:bookmarkEnd w:id="158"/>
    <w:bookmarkEnd w:id="159"/>
    <w:p w14:paraId="64579D44" w14:textId="77777777" w:rsidR="00E715E2" w:rsidRPr="00E715E2" w:rsidRDefault="00E715E2" w:rsidP="00E715E2"/>
    <w:bookmarkEnd w:id="147"/>
    <w:bookmarkEnd w:id="148"/>
    <w:bookmarkEnd w:id="155"/>
    <w:bookmarkEnd w:id="156"/>
    <w:bookmarkEnd w:id="157"/>
    <w:p w14:paraId="78D2C983" w14:textId="77777777" w:rsidR="00AB56DF" w:rsidRDefault="00BB7F4B" w:rsidP="00AB56DF">
      <w:pPr>
        <w:rPr>
          <w:lang w:val="en-US"/>
        </w:rPr>
      </w:pPr>
      <w:r>
        <w:rPr>
          <w:sz w:val="24"/>
          <w:szCs w:val="23"/>
        </w:rPr>
        <w:br w:type="page"/>
      </w:r>
      <w:r w:rsidR="00AB56DF">
        <w:rPr>
          <w:lang w:val="en-US"/>
        </w:rPr>
        <w:lastRenderedPageBreak/>
        <w:t>The greatest odds ratio is seen for respondents who live in large households. Households with more than 5 residents had a five-fold greater odds of seropositivity than households with 1 or 2 residents. Figure 3 shows that this distribution may be partly explained by household size. The figure makes clear that the zone with the smallest households, Cité Verte (mean size 5.5 residents), is also the zone with the lowest prevalence.</w:t>
      </w:r>
    </w:p>
    <w:p w14:paraId="434A25C4" w14:textId="132DCDDF" w:rsidR="008E602F" w:rsidRDefault="008E602F" w:rsidP="006B62EB">
      <w:pPr>
        <w:pStyle w:val="Heading2"/>
        <w:jc w:val="left"/>
        <w:rPr>
          <w:sz w:val="24"/>
          <w:szCs w:val="23"/>
          <w:lang w:val="en-US"/>
        </w:rPr>
      </w:pPr>
      <w:r>
        <w:rPr>
          <w:noProof/>
        </w:rPr>
        <w:drawing>
          <wp:anchor distT="0" distB="0" distL="114300" distR="114300" simplePos="0" relativeHeight="251788288" behindDoc="0" locked="0" layoutInCell="1" allowOverlap="1" wp14:anchorId="6E10A8DD" wp14:editId="58CEE800">
            <wp:simplePos x="0" y="0"/>
            <wp:positionH relativeFrom="column">
              <wp:posOffset>579287</wp:posOffset>
            </wp:positionH>
            <wp:positionV relativeFrom="paragraph">
              <wp:posOffset>166370</wp:posOffset>
            </wp:positionV>
            <wp:extent cx="5402179" cy="5125453"/>
            <wp:effectExtent l="0" t="0" r="0" b="5715"/>
            <wp:wrapSquare wrapText="bothSides"/>
            <wp:docPr id="3"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6-1.pdf"/>
                    <pic:cNvPicPr>
                      <a:picLocks noChangeAspect="1" noChangeArrowheads="1"/>
                    </pic:cNvPicPr>
                  </pic:nvPicPr>
                  <pic:blipFill rotWithShape="1">
                    <a:blip r:embed="rId15">
                      <a:extLst>
                        <a:ext uri="{28A0092B-C50C-407E-A947-70E740481C1C}">
                          <a14:useLocalDpi xmlns:a14="http://schemas.microsoft.com/office/drawing/2010/main" val="0"/>
                        </a:ext>
                      </a:extLst>
                    </a:blip>
                    <a:srcRect b="8534"/>
                    <a:stretch/>
                  </pic:blipFill>
                  <pic:spPr bwMode="auto">
                    <a:xfrm>
                      <a:off x="0" y="0"/>
                      <a:ext cx="5402179" cy="51254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464F73" w14:textId="77777777" w:rsidR="008E602F" w:rsidRDefault="008E602F" w:rsidP="006B62EB">
      <w:pPr>
        <w:pStyle w:val="Heading2"/>
        <w:jc w:val="left"/>
        <w:rPr>
          <w:sz w:val="24"/>
          <w:szCs w:val="23"/>
          <w:lang w:val="en-US"/>
        </w:rPr>
      </w:pPr>
    </w:p>
    <w:p w14:paraId="4B99E5D5" w14:textId="77777777" w:rsidR="008E602F" w:rsidRDefault="008E602F" w:rsidP="006B62EB">
      <w:pPr>
        <w:pStyle w:val="Heading2"/>
        <w:jc w:val="left"/>
        <w:rPr>
          <w:sz w:val="24"/>
          <w:szCs w:val="23"/>
          <w:lang w:val="en-US"/>
        </w:rPr>
      </w:pPr>
    </w:p>
    <w:p w14:paraId="76AD1ACB" w14:textId="4F078C01"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77777777" w:rsidR="008E602F" w:rsidRPr="008E602F" w:rsidRDefault="008E602F" w:rsidP="008E602F">
      <w:pPr>
        <w:rPr>
          <w:lang w:val="en-US"/>
        </w:rPr>
      </w:pPr>
    </w:p>
    <w:p w14:paraId="4774CD67" w14:textId="77777777" w:rsidR="006B62EB" w:rsidRPr="007A690D" w:rsidRDefault="006B62EB" w:rsidP="006B62EB">
      <w:pPr>
        <w:rPr>
          <w:highlight w:val="none"/>
          <w:lang w:val="en-US"/>
        </w:rPr>
      </w:pPr>
      <w:bookmarkStart w:id="162" w:name="_Toc60353404"/>
      <w:r>
        <w:rPr>
          <w:noProof/>
        </w:rPr>
        <mc:AlternateContent>
          <mc:Choice Requires="wps">
            <w:drawing>
              <wp:anchor distT="0" distB="0" distL="114300" distR="114300" simplePos="0" relativeHeight="251773952" behindDoc="0" locked="0" layoutInCell="1" allowOverlap="1" wp14:anchorId="62117F7F" wp14:editId="5455275E">
                <wp:simplePos x="0" y="0"/>
                <wp:positionH relativeFrom="column">
                  <wp:posOffset>178955</wp:posOffset>
                </wp:positionH>
                <wp:positionV relativeFrom="paragraph">
                  <wp:posOffset>213129</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417ACEF8" w14:textId="70FE1B4A" w:rsidR="006B62EB" w:rsidRPr="00685077" w:rsidRDefault="006B62EB" w:rsidP="006B62EB">
                            <w:pPr>
                              <w:pStyle w:val="Caption"/>
                              <w:rPr>
                                <w:b w:val="0"/>
                                <w:bCs w:val="0"/>
                                <w:color w:val="000000" w:themeColor="text1"/>
                                <w:lang w:val="en-US"/>
                              </w:rPr>
                            </w:pPr>
                            <w:r>
                              <w:t xml:space="preserve">Figure </w:t>
                            </w:r>
                            <w:r>
                              <w:fldChar w:fldCharType="begin"/>
                            </w:r>
                            <w:r>
                              <w:instrText xml:space="preserve"> SEQ Figure \* ARABIC </w:instrText>
                            </w:r>
                            <w:r>
                              <w:fldChar w:fldCharType="separate"/>
                            </w:r>
                            <w:r w:rsidR="00885B6F">
                              <w:rPr>
                                <w:noProof/>
                              </w:rPr>
                              <w:t>3</w:t>
                            </w:r>
                            <w:r>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17F7F" id="Text Box 19" o:spid="_x0000_s1034" type="#_x0000_t202" style="position:absolute;margin-left:14.1pt;margin-top:16.8pt;width:510.3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" stroked="f">
                <v:textbox style="mso-fit-shape-to-text:t" inset="0,0,0,0">
                  <w:txbxContent>
                    <w:p w14:paraId="417ACEF8" w14:textId="70FE1B4A" w:rsidR="006B62EB" w:rsidRPr="00685077" w:rsidRDefault="006B62EB" w:rsidP="006B62EB">
                      <w:pPr>
                        <w:pStyle w:val="Caption"/>
                        <w:rPr>
                          <w:b w:val="0"/>
                          <w:bCs w:val="0"/>
                          <w:color w:val="000000" w:themeColor="text1"/>
                          <w:lang w:val="en-US"/>
                        </w:rPr>
                      </w:pPr>
                      <w:r>
                        <w:t xml:space="preserve">Figure </w:t>
                      </w:r>
                      <w:r>
                        <w:fldChar w:fldCharType="begin"/>
                      </w:r>
                      <w:r>
                        <w:instrText xml:space="preserve"> SEQ Figure \* ARABIC </w:instrText>
                      </w:r>
                      <w:r>
                        <w:fldChar w:fldCharType="separate"/>
                      </w:r>
                      <w:r w:rsidR="00885B6F">
                        <w:rPr>
                          <w:noProof/>
                        </w:rPr>
                        <w:t>3</w:t>
                      </w:r>
                      <w:r>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bookmarkEnd w:id="162"/>
    </w:p>
    <w:p w14:paraId="66F8B3A5" w14:textId="77777777" w:rsidR="006B62EB" w:rsidRDefault="006B62EB" w:rsidP="006B62EB">
      <w:pPr>
        <w:rPr>
          <w:b/>
          <w:color w:val="2C969C"/>
          <w:sz w:val="24"/>
          <w:szCs w:val="23"/>
          <w:highlight w:val="none"/>
        </w:rPr>
      </w:pPr>
      <w:r>
        <w:rPr>
          <w:sz w:val="24"/>
          <w:szCs w:val="23"/>
        </w:rPr>
        <w:br w:type="page"/>
      </w:r>
    </w:p>
    <w:p w14:paraId="3B22E877" w14:textId="3B5CD221" w:rsidR="001C2E5F" w:rsidRPr="00885B6F" w:rsidRDefault="00E1309F" w:rsidP="00885B6F">
      <w:pPr>
        <w:pStyle w:val="Heading2"/>
        <w:rPr>
          <w:color w:val="auto"/>
          <w:sz w:val="19"/>
          <w:szCs w:val="18"/>
          <w:highlight w:val="white"/>
        </w:rPr>
      </w:pPr>
      <w:r>
        <w:lastRenderedPageBreak/>
        <w:t>COVID-19 related symptoms</w:t>
      </w:r>
    </w:p>
    <w:p w14:paraId="60280372" w14:textId="77777777" w:rsidR="00EE533F" w:rsidRDefault="00EE533F" w:rsidP="00585C8D">
      <w:pPr>
        <w:tabs>
          <w:tab w:val="left" w:pos="43"/>
          <w:tab w:val="left" w:pos="284"/>
        </w:tabs>
        <w:ind w:hanging="2"/>
        <w:rPr>
          <w:rFonts w:eastAsia="Arial" w:cs="Arial"/>
          <w:sz w:val="18"/>
          <w:szCs w:val="21"/>
        </w:rPr>
      </w:pPr>
    </w:p>
    <w:p w14:paraId="01718E30" w14:textId="20CFFB5B" w:rsidR="00D97293" w:rsidRPr="00EB7509" w:rsidRDefault="00A6341E" w:rsidP="00585C8D">
      <w:pPr>
        <w:tabs>
          <w:tab w:val="left" w:pos="43"/>
          <w:tab w:val="left" w:pos="284"/>
        </w:tabs>
        <w:ind w:hanging="2"/>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BF66F33">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59711648" w:rsidR="004863C4" w:rsidRPr="00FB00FF" w:rsidRDefault="004863C4" w:rsidP="008213DB">
                            <w:pPr>
                              <w:pStyle w:val="Caption"/>
                              <w:rPr>
                                <w:b w:val="0"/>
                                <w:bCs w:val="0"/>
                                <w:color w:val="000000" w:themeColor="text1"/>
                              </w:rPr>
                            </w:pPr>
                            <w:r w:rsidRPr="008213DB">
                              <w:t xml:space="preserve">Figure </w:t>
                            </w:r>
                            <w:r w:rsidR="005D3CEF">
                              <w:fldChar w:fldCharType="begin"/>
                            </w:r>
                            <w:r w:rsidR="005D3CEF">
                              <w:instrText xml:space="preserve"> SEQ Figure \* ARABIC </w:instrText>
                            </w:r>
                            <w:r w:rsidR="005D3CEF">
                              <w:fldChar w:fldCharType="separate"/>
                            </w:r>
                            <w:r w:rsidR="0034685D">
                              <w:rPr>
                                <w:noProof/>
                              </w:rPr>
                              <w:t>4</w:t>
                            </w:r>
                            <w:r w:rsidR="005D3CEF">
                              <w:rPr>
                                <w:noProof/>
                              </w:rPr>
                              <w:fldChar w:fldCharType="end"/>
                            </w:r>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HqlLwIAAGg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" stroked="f">
                <v:textbox style="mso-fit-shape-to-text:t" inset="0,0,0,0">
                  <w:txbxContent>
                    <w:p w14:paraId="54AD260E" w14:textId="59711648" w:rsidR="004863C4" w:rsidRPr="00FB00FF" w:rsidRDefault="004863C4" w:rsidP="008213DB">
                      <w:pPr>
                        <w:pStyle w:val="Caption"/>
                        <w:rPr>
                          <w:b w:val="0"/>
                          <w:bCs w:val="0"/>
                          <w:color w:val="000000" w:themeColor="text1"/>
                        </w:rPr>
                      </w:pPr>
                      <w:r w:rsidRPr="008213DB">
                        <w:t xml:space="preserve">Figure </w:t>
                      </w:r>
                      <w:r w:rsidR="005D3CEF">
                        <w:fldChar w:fldCharType="begin"/>
                      </w:r>
                      <w:r w:rsidR="005D3CEF">
                        <w:instrText xml:space="preserve"> SEQ Figure \* ARABIC </w:instrText>
                      </w:r>
                      <w:r w:rsidR="005D3CEF">
                        <w:fldChar w:fldCharType="separate"/>
                      </w:r>
                      <w:r w:rsidR="0034685D">
                        <w:rPr>
                          <w:noProof/>
                        </w:rPr>
                        <w:t>4</w:t>
                      </w:r>
                      <w:r w:rsidR="005D3CEF">
                        <w:rPr>
                          <w:noProof/>
                        </w:rPr>
                        <w:fldChar w:fldCharType="end"/>
                      </w:r>
                      <w:r w:rsidRPr="008213DB">
                        <w:t xml:space="preserve">: </w:t>
                      </w:r>
                      <w:r w:rsidRPr="00FB00FF">
                        <w:rPr>
                          <w:b w:val="0"/>
                          <w:bCs w:val="0"/>
                          <w:color w:val="000000" w:themeColor="text1"/>
                        </w:rPr>
                        <w:t>Common symptomatologies reported</w:t>
                      </w:r>
                      <w:r w:rsidR="00A6341E">
                        <w:rPr>
                          <w:b w:val="0"/>
                          <w:bCs w:val="0"/>
                          <w:color w:val="000000" w:themeColor="text1"/>
                        </w:rPr>
                        <w:t xml:space="preserve">. Denominator of percentages is all </w:t>
                      </w:r>
                      <w:r w:rsidR="00D901D3">
                        <w:rPr>
                          <w:b w:val="0"/>
                          <w:bCs w:val="0"/>
                          <w:color w:val="000000" w:themeColor="text1"/>
                        </w:rPr>
                        <w:t xml:space="preserve">1007 </w:t>
                      </w:r>
                      <w:r w:rsidR="00A6341E">
                        <w:rPr>
                          <w:b w:val="0"/>
                          <w:bCs w:val="0"/>
                          <w:color w:val="000000" w:themeColor="text1"/>
                        </w:rPr>
                        <w:t>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r w:rsidR="00590A47">
        <w:rPr>
          <w:rFonts w:eastAsia="Arial" w:cs="Arial"/>
          <w:sz w:val="18"/>
        </w:rPr>
        <w:t xml:space="preserve"> </w:t>
      </w:r>
    </w:p>
    <w:p w14:paraId="2F34397F" w14:textId="65EA975E" w:rsidR="005402AD" w:rsidRPr="00EB7509" w:rsidRDefault="009140E7" w:rsidP="00585C8D">
      <w:pPr>
        <w:rPr>
          <w:sz w:val="18"/>
        </w:rPr>
      </w:pPr>
      <w:r>
        <w:rPr>
          <w:noProof/>
        </w:rPr>
        <w:drawing>
          <wp:anchor distT="0" distB="0" distL="114300" distR="114300" simplePos="0" relativeHeight="251767808" behindDoc="0" locked="0" layoutInCell="1" allowOverlap="1" wp14:anchorId="56D978AC" wp14:editId="18C2F8A0">
            <wp:simplePos x="0" y="0"/>
            <wp:positionH relativeFrom="column">
              <wp:posOffset>4111584</wp:posOffset>
            </wp:positionH>
            <wp:positionV relativeFrom="paragraph">
              <wp:posOffset>3247308</wp:posOffset>
            </wp:positionV>
            <wp:extent cx="2552700" cy="387858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24CEC" w14:textId="59945B01" w:rsidR="00512EC5" w:rsidRPr="00EB7509" w:rsidRDefault="00776DA5" w:rsidP="00BB7F4B">
      <w:r w:rsidRPr="00EB7509">
        <w:t xml:space="preserve">Among those who were </w:t>
      </w:r>
      <w:r w:rsidR="00E76E6D">
        <w:t xml:space="preserve">IgG </w:t>
      </w:r>
      <w:r w:rsidRPr="00EB7509">
        <w:t>seropositive, 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1B34A6" w:rsidRPr="00EB7509">
        <w:t>4)</w:t>
      </w:r>
      <w:r w:rsidR="00F674DB" w:rsidRPr="00EB7509">
        <w:t xml:space="preserve">. </w:t>
      </w:r>
      <w:r w:rsidR="00F71493" w:rsidRPr="00EB7509">
        <w:t xml:space="preserve">Surprisingly, </w:t>
      </w:r>
      <w:r w:rsidR="004954D4" w:rsidRPr="00EB7509">
        <w:t>agnos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163" w:name="OLE_LINK82"/>
      <w:bookmarkStart w:id="164" w:name="OLE_LINK83"/>
      <w:r w:rsidR="003D0F3E" w:rsidRPr="00EB7509">
        <w:t>respondents</w:t>
      </w:r>
      <w:r w:rsidR="00BB1ACF" w:rsidRPr="00EB7509">
        <w:t xml:space="preserve"> </w:t>
      </w:r>
      <w:bookmarkEnd w:id="163"/>
      <w:bookmarkEnd w:id="164"/>
      <w:r w:rsidR="00BB1ACF" w:rsidRPr="00EB7509">
        <w:t xml:space="preserve">(and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p w14:paraId="17430AE2" w14:textId="782213C7" w:rsidR="00512EC5" w:rsidRPr="00EB7509" w:rsidRDefault="00512EC5" w:rsidP="00585C8D">
      <w:pPr>
        <w:rPr>
          <w:sz w:val="18"/>
        </w:rPr>
      </w:pPr>
    </w:p>
    <w:p w14:paraId="4AB25C89" w14:textId="758BEB8F" w:rsidR="002E43FD" w:rsidRPr="00606A20" w:rsidRDefault="00001E42" w:rsidP="00E76E6D">
      <w:pPr>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585C8D">
      <w:pPr>
        <w:tabs>
          <w:tab w:val="left" w:pos="43"/>
          <w:tab w:val="left" w:pos="284"/>
        </w:tabs>
        <w:ind w:hanging="2"/>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165" w:name="OLE_LINK10"/>
      <w:bookmarkStart w:id="166"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623F4DCB"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49E5937F" w:rsidR="00B81437" w:rsidRDefault="00606A20" w:rsidP="008E602F">
      <w:pPr>
        <w:tabs>
          <w:tab w:val="left" w:pos="43"/>
          <w:tab w:val="left" w:pos="284"/>
        </w:tabs>
        <w:ind w:hanging="2"/>
        <w:rPr>
          <w:rFonts w:eastAsia="Arial" w:cs="Arial"/>
          <w:szCs w:val="19"/>
        </w:rPr>
      </w:pPr>
      <w:r w:rsidRPr="00606A20">
        <w:rPr>
          <w:noProof/>
          <w:szCs w:val="19"/>
        </w:rPr>
        <mc:AlternateContent>
          <mc:Choice Requires="wps">
            <w:drawing>
              <wp:anchor distT="0" distB="0" distL="114300" distR="114300" simplePos="0" relativeHeight="251729920" behindDoc="0" locked="0" layoutInCell="1" allowOverlap="1" wp14:anchorId="5AAA47CC" wp14:editId="7BB64A91">
                <wp:simplePos x="0" y="0"/>
                <wp:positionH relativeFrom="column">
                  <wp:posOffset>4331970</wp:posOffset>
                </wp:positionH>
                <wp:positionV relativeFrom="paragraph">
                  <wp:posOffset>18415</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4BE85C4B"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r w:rsidR="005D3CEF">
                              <w:fldChar w:fldCharType="begin"/>
                            </w:r>
                            <w:r w:rsidR="005D3CEF">
                              <w:instrText xml:space="preserve"> SEQ Figure \* ARABIC </w:instrText>
                            </w:r>
                            <w:r w:rsidR="005D3CEF">
                              <w:fldChar w:fldCharType="separate"/>
                            </w:r>
                            <w:r w:rsidR="0034685D">
                              <w:rPr>
                                <w:noProof/>
                              </w:rPr>
                              <w:t>5</w:t>
                            </w:r>
                            <w:r w:rsidR="005D3CEF">
                              <w:rPr>
                                <w:noProof/>
                              </w:rPr>
                              <w:fldChar w:fldCharType="end"/>
                            </w:r>
                            <w:r>
                              <w:t xml:space="preserve">: </w:t>
                            </w:r>
                            <w:r w:rsidRPr="00FB00FF">
                              <w:rPr>
                                <w:b w:val="0"/>
                                <w:bCs w:val="0"/>
                                <w:color w:val="000000" w:themeColor="text1"/>
                              </w:rPr>
                              <w:t xml:space="preserve">Frequency of symptoms among </w:t>
                            </w:r>
                            <w:r w:rsidR="00885B6F">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w:t>
                            </w:r>
                            <w:r w:rsidR="00E9541D">
                              <w:rPr>
                                <w:b w:val="0"/>
                                <w:bCs w:val="0"/>
                                <w:color w:val="000000" w:themeColor="text1"/>
                              </w:rPr>
                              <w:t>5</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41.1pt;margin-top:1.45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" stroked="f">
                <v:textbox style="mso-fit-shape-to-text:t" inset="0,0,0,0">
                  <w:txbxContent>
                    <w:p w14:paraId="23B224E4" w14:textId="4BE85C4B" w:rsidR="004863C4" w:rsidRPr="00FB00FF" w:rsidRDefault="004863C4" w:rsidP="008213DB">
                      <w:pPr>
                        <w:pStyle w:val="Caption"/>
                        <w:rPr>
                          <w:rFonts w:ascii="Open Sans" w:eastAsia="Arial" w:hAnsi="Open Sans" w:cs="Arial"/>
                          <w:b w:val="0"/>
                          <w:bCs w:val="0"/>
                          <w:noProof/>
                          <w:color w:val="000000" w:themeColor="text1"/>
                          <w:sz w:val="18"/>
                        </w:rPr>
                      </w:pPr>
                      <w:r>
                        <w:t xml:space="preserve">Figure </w:t>
                      </w:r>
                      <w:r w:rsidR="005D3CEF">
                        <w:fldChar w:fldCharType="begin"/>
                      </w:r>
                      <w:r w:rsidR="005D3CEF">
                        <w:instrText xml:space="preserve"> SEQ Figure \* ARABIC </w:instrText>
                      </w:r>
                      <w:r w:rsidR="005D3CEF">
                        <w:fldChar w:fldCharType="separate"/>
                      </w:r>
                      <w:r w:rsidR="0034685D">
                        <w:rPr>
                          <w:noProof/>
                        </w:rPr>
                        <w:t>5</w:t>
                      </w:r>
                      <w:r w:rsidR="005D3CEF">
                        <w:rPr>
                          <w:noProof/>
                        </w:rPr>
                        <w:fldChar w:fldCharType="end"/>
                      </w:r>
                      <w:r>
                        <w:t xml:space="preserve">: </w:t>
                      </w:r>
                      <w:r w:rsidRPr="00FB00FF">
                        <w:rPr>
                          <w:b w:val="0"/>
                          <w:bCs w:val="0"/>
                          <w:color w:val="000000" w:themeColor="text1"/>
                        </w:rPr>
                        <w:t xml:space="preserve">Frequency of symptoms among </w:t>
                      </w:r>
                      <w:r w:rsidR="00885B6F">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w:t>
                      </w:r>
                      <w:r w:rsidR="00E9541D">
                        <w:rPr>
                          <w:b w:val="0"/>
                          <w:bCs w:val="0"/>
                          <w:color w:val="000000" w:themeColor="text1"/>
                        </w:rPr>
                        <w:t>5</w:t>
                      </w:r>
                      <w:r w:rsidRPr="00FB00FF">
                        <w:rPr>
                          <w:b w:val="0"/>
                          <w:bCs w:val="0"/>
                          <w:color w:val="000000" w:themeColor="text1"/>
                        </w:rPr>
                        <w:t xml:space="preserve"> </w:t>
                      </w:r>
                    </w:p>
                  </w:txbxContent>
                </v:textbox>
                <w10:wrap type="square"/>
              </v:shape>
            </w:pict>
          </mc:Fallback>
        </mc:AlternateContent>
      </w:r>
      <w:bookmarkStart w:id="167" w:name="_Toc60353406"/>
    </w:p>
    <w:p w14:paraId="07583E6A" w14:textId="77777777" w:rsidR="008E602F" w:rsidRPr="008E602F" w:rsidRDefault="008E602F" w:rsidP="008E602F">
      <w:pPr>
        <w:tabs>
          <w:tab w:val="left" w:pos="43"/>
          <w:tab w:val="left" w:pos="284"/>
        </w:tabs>
        <w:ind w:hanging="2"/>
        <w:rPr>
          <w:rFonts w:eastAsia="Arial" w:cs="Arial"/>
          <w:szCs w:val="19"/>
        </w:rPr>
      </w:pPr>
    </w:p>
    <w:p w14:paraId="3E7E2287" w14:textId="3B9669DC" w:rsidR="00E91290" w:rsidRDefault="00E91290" w:rsidP="001B5588">
      <w:pPr>
        <w:pStyle w:val="Heading2"/>
        <w:jc w:val="left"/>
        <w:rPr>
          <w:sz w:val="24"/>
          <w:szCs w:val="23"/>
        </w:rPr>
      </w:pPr>
      <w:r>
        <w:rPr>
          <w:sz w:val="24"/>
          <w:szCs w:val="23"/>
        </w:rPr>
        <w:lastRenderedPageBreak/>
        <w:t xml:space="preserve">Risk factors for </w:t>
      </w:r>
      <w:r w:rsidR="007E1CB6">
        <w:rPr>
          <w:sz w:val="24"/>
          <w:szCs w:val="23"/>
        </w:rPr>
        <w:t>symptomatic COVID-19</w:t>
      </w:r>
      <w:bookmarkEnd w:id="167"/>
    </w:p>
    <w:p w14:paraId="63788563" w14:textId="77777777" w:rsidR="00EE533F" w:rsidRDefault="00EE533F" w:rsidP="0062668E"/>
    <w:p w14:paraId="4472B736" w14:textId="163C62FE" w:rsidR="0062668E" w:rsidRPr="0062668E" w:rsidRDefault="00777538" w:rsidP="00BB7F4B">
      <w:bookmarkStart w:id="168" w:name="OLE_LINK90"/>
      <w:bookmarkStart w:id="169"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for association with symptomaticity 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168"/>
    <w:bookmarkEnd w:id="169"/>
    <w:p w14:paraId="2ABFDE9D" w14:textId="1ED08CB3" w:rsidR="000379F4" w:rsidRDefault="000379F4" w:rsidP="000379F4">
      <w:pPr>
        <w:rPr>
          <w:lang w:val="en-US"/>
        </w:rPr>
      </w:pPr>
    </w:p>
    <w:p w14:paraId="75E0E4DB" w14:textId="480A8AC5" w:rsidR="00AA1C25" w:rsidRPr="00606A20" w:rsidRDefault="00AA1C25" w:rsidP="00606A20">
      <w:pPr>
        <w:pStyle w:val="Caption"/>
        <w:rPr>
          <w:b w:val="0"/>
          <w:bCs w:val="0"/>
          <w:color w:val="000000" w:themeColor="text1"/>
        </w:rPr>
      </w:pPr>
      <w:bookmarkStart w:id="170" w:name="OLE_LINK148"/>
      <w:bookmarkStart w:id="171" w:name="OLE_LINK149"/>
      <w:r>
        <w:rPr>
          <w:noProof/>
        </w:rPr>
        <w:drawing>
          <wp:anchor distT="0" distB="0" distL="114300" distR="114300" simplePos="0" relativeHeight="251768832" behindDoc="0" locked="0" layoutInCell="1" allowOverlap="1" wp14:anchorId="79BBFB95" wp14:editId="2F470936">
            <wp:simplePos x="0" y="0"/>
            <wp:positionH relativeFrom="column">
              <wp:posOffset>168275</wp:posOffset>
            </wp:positionH>
            <wp:positionV relativeFrom="paragraph">
              <wp:posOffset>220324</wp:posOffset>
            </wp:positionV>
            <wp:extent cx="6163310" cy="2631266"/>
            <wp:effectExtent l="0" t="0" r="0" b="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79F4">
        <w:t xml:space="preserve">     </w:t>
      </w:r>
      <w:bookmarkStart w:id="172" w:name="OLE_LINK150"/>
      <w:bookmarkStart w:id="173" w:name="OLE_LINK153"/>
      <w:r w:rsidR="000379F4" w:rsidRPr="00B455AE">
        <w:t xml:space="preserve">Table </w:t>
      </w:r>
      <w:r w:rsidR="005D3CEF">
        <w:fldChar w:fldCharType="begin"/>
      </w:r>
      <w:r w:rsidR="005D3CEF">
        <w:instrText xml:space="preserve"> SEQ Table \* ARABIC </w:instrText>
      </w:r>
      <w:r w:rsidR="005D3CEF">
        <w:fldChar w:fldCharType="separate"/>
      </w:r>
      <w:r w:rsidR="00BB7831">
        <w:rPr>
          <w:noProof/>
        </w:rPr>
        <w:t>6</w:t>
      </w:r>
      <w:r w:rsidR="005D3CEF">
        <w:rPr>
          <w:noProof/>
        </w:rPr>
        <w:fldChar w:fldCharType="end"/>
      </w:r>
      <w:r w:rsidR="000379F4" w:rsidRPr="00B455AE">
        <w:t>:</w:t>
      </w:r>
      <w:r w:rsidR="000379F4">
        <w:t xml:space="preserve"> </w:t>
      </w:r>
      <w:bookmarkStart w:id="174" w:name="OLE_LINK154"/>
      <w:bookmarkStart w:id="175" w:name="OLE_LINK155"/>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172"/>
      <w:bookmarkEnd w:id="173"/>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176" w:name="OLE_LINK156"/>
      <w:bookmarkStart w:id="177" w:name="OLE_LINK157"/>
      <w:bookmarkEnd w:id="170"/>
      <w:bookmarkEnd w:id="171"/>
      <w:bookmarkEnd w:id="174"/>
      <w:bookmarkEnd w:id="175"/>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176"/>
    <w:bookmarkEnd w:id="177"/>
    <w:p w14:paraId="022ADE52" w14:textId="77777777" w:rsidR="00606A20" w:rsidRDefault="00606A20">
      <w:pPr>
        <w:rPr>
          <w:b/>
          <w:color w:val="2C969C"/>
          <w:sz w:val="24"/>
          <w:szCs w:val="23"/>
          <w:highlight w:val="none"/>
        </w:rPr>
      </w:pPr>
      <w:r>
        <w:rPr>
          <w:sz w:val="24"/>
          <w:szCs w:val="23"/>
        </w:rPr>
        <w:br w:type="page"/>
      </w:r>
    </w:p>
    <w:p w14:paraId="237E24C5" w14:textId="1F224E84" w:rsidR="007B7407" w:rsidRPr="001B5588" w:rsidRDefault="007B7407" w:rsidP="007B7407">
      <w:pPr>
        <w:pStyle w:val="Heading2"/>
        <w:jc w:val="left"/>
        <w:rPr>
          <w:sz w:val="24"/>
          <w:szCs w:val="23"/>
        </w:rPr>
      </w:pPr>
      <w:r>
        <w:rPr>
          <w:sz w:val="24"/>
          <w:szCs w:val="23"/>
        </w:rPr>
        <w:lastRenderedPageBreak/>
        <w:t>Health-seeking behaviour during the pandemic</w:t>
      </w:r>
    </w:p>
    <w:p w14:paraId="39555E80" w14:textId="125E1504" w:rsidR="007B7407" w:rsidRDefault="007B7407" w:rsidP="007B740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78048" behindDoc="0" locked="0" layoutInCell="1" allowOverlap="1" wp14:anchorId="192F4428" wp14:editId="56769AED">
            <wp:simplePos x="0" y="0"/>
            <wp:positionH relativeFrom="column">
              <wp:posOffset>2778760</wp:posOffset>
            </wp:positionH>
            <wp:positionV relativeFrom="paragraph">
              <wp:posOffset>66675</wp:posOffset>
            </wp:positionV>
            <wp:extent cx="3541395" cy="2120900"/>
            <wp:effectExtent l="0" t="0" r="1905"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541395" cy="212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17328A" w14:textId="1C54A6EA" w:rsidR="007B7407" w:rsidRDefault="007B7407" w:rsidP="00606A20">
      <w:r>
        <w:t xml:space="preserve">We defined healthcare-needing respondents as those who reported any existing chronic condition or any acute symptom since March 1st, 2020. Based on these criteria, 368 individuals were prospectively healthcare-needing during the pandemic (Figure </w:t>
      </w:r>
      <w:r w:rsidR="001B5DA8">
        <w:t>6</w:t>
      </w:r>
      <w:r>
        <w:t>)</w:t>
      </w:r>
    </w:p>
    <w:p w14:paraId="63FA8A08" w14:textId="551DBAC1" w:rsidR="007B7407" w:rsidRDefault="007B7407" w:rsidP="007B7407">
      <w:pPr>
        <w:tabs>
          <w:tab w:val="left" w:pos="43"/>
          <w:tab w:val="left" w:pos="284"/>
        </w:tabs>
        <w:rPr>
          <w:rFonts w:eastAsia="Arial" w:cs="Arial"/>
          <w:sz w:val="18"/>
          <w:szCs w:val="21"/>
        </w:rPr>
      </w:pPr>
    </w:p>
    <w:p w14:paraId="1D8E5410" w14:textId="787526B3" w:rsidR="007B7407" w:rsidRDefault="007B7407" w:rsidP="00606A20">
      <w:r w:rsidRPr="001E7519">
        <w:t xml:space="preserve">Among </w:t>
      </w:r>
      <w:r>
        <w:t>this population of healthcare-needing respondents, 13</w:t>
      </w:r>
      <w:r w:rsidRPr="001E7519">
        <w:t xml:space="preserve">% visited private clinics and </w:t>
      </w:r>
      <w:r>
        <w:t>8</w:t>
      </w:r>
      <w:r w:rsidRPr="001E7519">
        <w:t>% visited general public hospitals</w:t>
      </w:r>
      <w:r>
        <w:t xml:space="preserve"> and none </w:t>
      </w:r>
      <w:r w:rsidRPr="001E7519">
        <w:t>went to a specialized COVID-19 care centre</w:t>
      </w:r>
      <w:r>
        <w:t xml:space="preserve"> (Figure </w:t>
      </w:r>
      <w:r w:rsidR="00CC7FEA">
        <w:t>7</w:t>
      </w:r>
      <w:r>
        <w:t>).</w:t>
      </w:r>
    </w:p>
    <w:p w14:paraId="28E49E52" w14:textId="77777777" w:rsidR="00422B6C" w:rsidRDefault="00422B6C" w:rsidP="007B7407">
      <w:pPr>
        <w:tabs>
          <w:tab w:val="left" w:pos="43"/>
          <w:tab w:val="left" w:pos="284"/>
        </w:tabs>
        <w:rPr>
          <w:rFonts w:eastAsia="Arial" w:cs="Arial"/>
          <w:sz w:val="18"/>
          <w:szCs w:val="21"/>
        </w:rPr>
      </w:pPr>
    </w:p>
    <w:p w14:paraId="783BA6A7" w14:textId="01C976F1" w:rsidR="007B7407" w:rsidRDefault="00606A20" w:rsidP="007B7407">
      <w:pPr>
        <w:tabs>
          <w:tab w:val="left" w:pos="43"/>
          <w:tab w:val="left" w:pos="284"/>
        </w:tabs>
        <w:rPr>
          <w:rFonts w:eastAsia="Arial" w:cs="Arial"/>
          <w:sz w:val="18"/>
          <w:szCs w:val="21"/>
        </w:rPr>
      </w:pPr>
      <w:r>
        <w:rPr>
          <w:noProof/>
        </w:rPr>
        <mc:AlternateContent>
          <mc:Choice Requires="wps">
            <w:drawing>
              <wp:anchor distT="0" distB="0" distL="114300" distR="114300" simplePos="0" relativeHeight="251779072" behindDoc="0" locked="0" layoutInCell="1" allowOverlap="1" wp14:anchorId="1FBF1EF3" wp14:editId="7105D519">
                <wp:simplePos x="0" y="0"/>
                <wp:positionH relativeFrom="column">
                  <wp:posOffset>2593668</wp:posOffset>
                </wp:positionH>
                <wp:positionV relativeFrom="page">
                  <wp:posOffset>3570892</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4094F2F4" w14:textId="52E7DB8A"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6</w:t>
                            </w:r>
                            <w:r>
                              <w:rPr>
                                <w:noProof/>
                              </w:rPr>
                              <w:fldChar w:fldCharType="end"/>
                            </w:r>
                            <w:r>
                              <w:t>:</w:t>
                            </w:r>
                            <w:r>
                              <w:rPr>
                                <w:b w:val="0"/>
                                <w:bCs w:val="0"/>
                              </w:rPr>
                              <w:t xml:space="preserve"> </w:t>
                            </w:r>
                            <w:r>
                              <w:rPr>
                                <w:b w:val="0"/>
                                <w:bCs w:val="0"/>
                                <w:color w:val="000000" w:themeColor="text1"/>
                              </w:rPr>
                              <w:t>Euler diagram showing the sets of individuals with chronic conditions, acute symptoms and COVID-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margin-left:204.25pt;margin-top:281.15pt;width:310.4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" stroked="f">
                <v:textbox inset="0,0,0,0">
                  <w:txbxContent>
                    <w:p w14:paraId="4094F2F4" w14:textId="52E7DB8A"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6</w:t>
                      </w:r>
                      <w:r>
                        <w:rPr>
                          <w:noProof/>
                        </w:rPr>
                        <w:fldChar w:fldCharType="end"/>
                      </w:r>
                      <w:r>
                        <w:t>:</w:t>
                      </w:r>
                      <w:r>
                        <w:rPr>
                          <w:b w:val="0"/>
                          <w:bCs w:val="0"/>
                        </w:rPr>
                        <w:t xml:space="preserve"> </w:t>
                      </w:r>
                      <w:r>
                        <w:rPr>
                          <w:b w:val="0"/>
                          <w:bCs w:val="0"/>
                          <w:color w:val="000000" w:themeColor="text1"/>
                        </w:rPr>
                        <w:t>Euler diagram showing the sets of individuals with chronic conditions, acute symptoms and COVID-like symptoms</w:t>
                      </w:r>
                    </w:p>
                  </w:txbxContent>
                </v:textbox>
                <w10:wrap type="square" anchory="page"/>
              </v:shape>
            </w:pict>
          </mc:Fallback>
        </mc:AlternateContent>
      </w:r>
    </w:p>
    <w:p w14:paraId="23754164" w14:textId="537FDDC2" w:rsidR="007B7407" w:rsidRPr="001E7519" w:rsidRDefault="007B7407" w:rsidP="00606A20">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7B7407">
      <w:pPr>
        <w:tabs>
          <w:tab w:val="left" w:pos="43"/>
          <w:tab w:val="left" w:pos="284"/>
        </w:tabs>
        <w:rPr>
          <w:rFonts w:eastAsia="Arial" w:cs="Arial"/>
          <w:sz w:val="18"/>
          <w:szCs w:val="21"/>
        </w:rPr>
      </w:pPr>
    </w:p>
    <w:p w14:paraId="7A7D2742" w14:textId="2F07D490" w:rsidR="007B7407" w:rsidRPr="001E7519" w:rsidRDefault="007B7407" w:rsidP="00606A20">
      <w:r w:rsidRPr="001E7519">
        <w:t>In the group of people with chronic conditions, 14.8% experienced disruption in the continuity of care and 11% had difficulties in access</w:t>
      </w:r>
      <w:r w:rsidR="00422B6C">
        <w:t xml:space="preserve">ing </w:t>
      </w:r>
      <w:r w:rsidRPr="001E7519">
        <w:t>their regular treatment.</w:t>
      </w:r>
    </w:p>
    <w:p w14:paraId="2E581121" w14:textId="77777777" w:rsidR="007B7407" w:rsidRPr="001E7519" w:rsidRDefault="007B7407" w:rsidP="007B7407">
      <w:pPr>
        <w:tabs>
          <w:tab w:val="left" w:pos="43"/>
          <w:tab w:val="left" w:pos="284"/>
        </w:tabs>
        <w:ind w:hanging="2"/>
        <w:rPr>
          <w:rFonts w:eastAsia="Arial" w:cs="Arial"/>
          <w:sz w:val="18"/>
          <w:szCs w:val="21"/>
        </w:rPr>
      </w:pPr>
    </w:p>
    <w:p w14:paraId="0395E619" w14:textId="63956AAC" w:rsidR="007B7407" w:rsidRDefault="007B7407" w:rsidP="007B7407">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76000" behindDoc="0" locked="0" layoutInCell="1" allowOverlap="1" wp14:anchorId="33355EBA" wp14:editId="488A52C3">
            <wp:simplePos x="0" y="0"/>
            <wp:positionH relativeFrom="column">
              <wp:posOffset>396875</wp:posOffset>
            </wp:positionH>
            <wp:positionV relativeFrom="paragraph">
              <wp:posOffset>17145</wp:posOffset>
            </wp:positionV>
            <wp:extent cx="5668010" cy="3239135"/>
            <wp:effectExtent l="0" t="0" r="0"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68010" cy="3239135"/>
                    </a:xfrm>
                    <a:prstGeom prst="rect">
                      <a:avLst/>
                    </a:prstGeom>
                  </pic:spPr>
                </pic:pic>
              </a:graphicData>
            </a:graphic>
            <wp14:sizeRelH relativeFrom="margin">
              <wp14:pctWidth>0</wp14:pctWidth>
            </wp14:sizeRelH>
            <wp14:sizeRelV relativeFrom="margin">
              <wp14:pctHeight>0</wp14:pctHeight>
            </wp14:sizeRelV>
          </wp:anchor>
        </w:drawing>
      </w:r>
    </w:p>
    <w:p w14:paraId="28A90F05" w14:textId="2F72D656" w:rsidR="007B7407" w:rsidRDefault="007B7407" w:rsidP="007B7407">
      <w:pPr>
        <w:tabs>
          <w:tab w:val="left" w:pos="43"/>
          <w:tab w:val="left" w:pos="284"/>
        </w:tabs>
        <w:ind w:hanging="2"/>
        <w:rPr>
          <w:rFonts w:eastAsia="Arial" w:cs="Arial"/>
          <w:sz w:val="18"/>
          <w:szCs w:val="21"/>
        </w:rPr>
      </w:pP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77024" behindDoc="0" locked="0" layoutInCell="1" allowOverlap="1" wp14:anchorId="42292221" wp14:editId="0FD7B2F7">
                <wp:simplePos x="0" y="0"/>
                <wp:positionH relativeFrom="column">
                  <wp:posOffset>520721</wp:posOffset>
                </wp:positionH>
                <wp:positionV relativeFrom="paragraph">
                  <wp:posOffset>191135</wp:posOffset>
                </wp:positionV>
                <wp:extent cx="5798185" cy="182880"/>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5798185" cy="182880"/>
                        </a:xfrm>
                        <a:prstGeom prst="rect">
                          <a:avLst/>
                        </a:prstGeom>
                        <a:solidFill>
                          <a:prstClr val="white"/>
                        </a:solidFill>
                        <a:ln>
                          <a:noFill/>
                        </a:ln>
                      </wps:spPr>
                      <wps:txbx>
                        <w:txbxContent>
                          <w:p w14:paraId="2D3961F8" w14:textId="6A137269"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7</w:t>
                            </w:r>
                            <w:r>
                              <w:rPr>
                                <w:noProof/>
                              </w:rPr>
                              <w:fldChar w:fldCharType="end"/>
                            </w:r>
                            <w:r>
                              <w:t>:</w:t>
                            </w:r>
                            <w:r>
                              <w:rPr>
                                <w:b w:val="0"/>
                                <w:bCs w:val="0"/>
                              </w:rPr>
                              <w:t xml:space="preserve"> </w:t>
                            </w:r>
                            <w:r>
                              <w:rPr>
                                <w:b w:val="0"/>
                                <w:bCs w:val="0"/>
                                <w:color w:val="000000" w:themeColor="text1"/>
                              </w:rPr>
                              <w:t>Health services used by those who reported any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1pt;margin-top:15.05pt;width:456.55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" stroked="f">
                <v:textbox inset="0,0,0,0">
                  <w:txbxContent>
                    <w:p w14:paraId="2D3961F8" w14:textId="6A137269"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7</w:t>
                      </w:r>
                      <w:r>
                        <w:rPr>
                          <w:noProof/>
                        </w:rPr>
                        <w:fldChar w:fldCharType="end"/>
                      </w:r>
                      <w:r>
                        <w:t>:</w:t>
                      </w:r>
                      <w:r>
                        <w:rPr>
                          <w:b w:val="0"/>
                          <w:bCs w:val="0"/>
                        </w:rPr>
                        <w:t xml:space="preserve"> </w:t>
                      </w:r>
                      <w:r>
                        <w:rPr>
                          <w:b w:val="0"/>
                          <w:bCs w:val="0"/>
                          <w:color w:val="000000" w:themeColor="text1"/>
                        </w:rPr>
                        <w:t>Health services used by those who reported any acute symptom or chronic condition</w:t>
                      </w:r>
                    </w:p>
                  </w:txbxContent>
                </v:textbox>
                <w10:wrap type="topAndBottom"/>
              </v:shape>
            </w:pict>
          </mc:Fallback>
        </mc:AlternateContent>
      </w:r>
    </w:p>
    <w:p w14:paraId="64274794" w14:textId="403EFF3B" w:rsidR="007B7407" w:rsidRDefault="007B7407" w:rsidP="00AB56DF"/>
    <w:p w14:paraId="762A62A7" w14:textId="77777777" w:rsidR="00AB56DF" w:rsidRDefault="00AB56DF" w:rsidP="00AB56DF">
      <w:pPr>
        <w:rPr>
          <w:rFonts w:ascii="OpenSans" w:hAnsi="OpenSans" w:cs="OpenSans"/>
          <w:sz w:val="18"/>
        </w:rPr>
      </w:pPr>
    </w:p>
    <w:p w14:paraId="763C95EB" w14:textId="309C6BEA" w:rsidR="00AB56DF" w:rsidRDefault="00A718D3" w:rsidP="00230235">
      <w:r>
        <w:lastRenderedPageBreak/>
        <w:t>Among those who reported acute symptoms, o</w:t>
      </w:r>
      <w:r w:rsidR="00AB56DF">
        <w:t xml:space="preserve">nly 75 individuals (7%) sought medical attention; the majority (62%) used self-medication on the advice of a member of the family or a significant other. Paracetamol, traditional medicines and antibiotics were the most commonly used remedies for those who had 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20627195" w14:textId="6F734192" w:rsidR="0028280C" w:rsidRDefault="00193B7D" w:rsidP="00606A20">
      <w:r>
        <w:rPr>
          <w:noProof/>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4A133E5" w14:textId="7A6030C3" w:rsidR="00606A20" w:rsidRPr="005779FD" w:rsidRDefault="00606A20" w:rsidP="00606A20">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8</w:t>
                            </w:r>
                            <w:r>
                              <w:rPr>
                                <w:noProof/>
                              </w:rPr>
                              <w:fldChar w:fldCharType="end"/>
                            </w:r>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" stroked="f">
                <v:textbox style="mso-fit-shape-to-text:t" inset="0,0,0,0">
                  <w:txbxContent>
                    <w:p w14:paraId="44A133E5" w14:textId="7A6030C3" w:rsidR="00606A20" w:rsidRPr="005779FD" w:rsidRDefault="00606A20" w:rsidP="00606A20">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1B5DA8">
                        <w:rPr>
                          <w:noProof/>
                        </w:rPr>
                        <w:t>8</w:t>
                      </w:r>
                      <w:r>
                        <w:rPr>
                          <w:noProof/>
                        </w:rPr>
                        <w:fldChar w:fldCharType="end"/>
                      </w:r>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v:textbox>
                <w10:wrap type="topAndBottom"/>
              </v:shape>
            </w:pict>
          </mc:Fallback>
        </mc:AlternateContent>
      </w:r>
      <w:r w:rsidRPr="001E7519">
        <w:rPr>
          <w:noProof/>
          <w:sz w:val="18"/>
          <w:szCs w:val="16"/>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46C6F7AE" w14:textId="33A75F13" w:rsidR="0028280C" w:rsidRDefault="0028280C" w:rsidP="00606A20"/>
    <w:p w14:paraId="1CB97AB2" w14:textId="2BFC9C7D" w:rsidR="00193B7D" w:rsidRDefault="00193B7D" w:rsidP="00193B7D">
      <w:r>
        <w:t>I</w:t>
      </w:r>
      <w:r w:rsidRPr="001E7519">
        <w:t>n seeking care either for an acute event or for a chronic 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Notably, only </w:t>
      </w:r>
      <w:r>
        <w:t>25 of these</w:t>
      </w:r>
      <w:r w:rsidRPr="001E7519">
        <w:t xml:space="preserve"> respondents (</w:t>
      </w:r>
      <w:r>
        <w:t>7</w:t>
      </w:r>
      <w:r w:rsidRPr="001E7519">
        <w:t>%) have medical insurance</w:t>
      </w:r>
      <w:r>
        <w:t xml:space="preserve"> (Figure 9).</w:t>
      </w:r>
    </w:p>
    <w:p w14:paraId="150C2F45" w14:textId="3500B324" w:rsidR="00AB56DF" w:rsidRPr="00AB56DF" w:rsidRDefault="00A6480A" w:rsidP="00193B7D">
      <w:pPr>
        <w:rPr>
          <w:lang w:val="en-US"/>
        </w:rPr>
      </w:pPr>
      <w:r>
        <w:rPr>
          <w:noProof/>
        </w:rPr>
        <w:drawing>
          <wp:anchor distT="0" distB="0" distL="114300" distR="114300" simplePos="0" relativeHeight="251785216" behindDoc="0" locked="0" layoutInCell="1" allowOverlap="1" wp14:anchorId="4B2065AC" wp14:editId="2B9214E7">
            <wp:simplePos x="0" y="0"/>
            <wp:positionH relativeFrom="column">
              <wp:posOffset>820420</wp:posOffset>
            </wp:positionH>
            <wp:positionV relativeFrom="paragraph">
              <wp:posOffset>72457</wp:posOffset>
            </wp:positionV>
            <wp:extent cx="4467225" cy="2432685"/>
            <wp:effectExtent l="0" t="0" r="3175" b="5715"/>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2" cstate="print">
                      <a:extLst>
                        <a:ext uri="{28A0092B-C50C-407E-A947-70E740481C1C}">
                          <a14:useLocalDpi xmlns:a14="http://schemas.microsoft.com/office/drawing/2010/main" val="0"/>
                        </a:ext>
                      </a:extLst>
                    </a:blip>
                    <a:srcRect t="5602"/>
                    <a:stretch/>
                  </pic:blipFill>
                  <pic:spPr bwMode="auto">
                    <a:xfrm>
                      <a:off x="0" y="0"/>
                      <a:ext cx="4467225" cy="2432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F71812" w14:textId="15DC06E1" w:rsidR="00193B7D" w:rsidRDefault="00193B7D" w:rsidP="00606A20"/>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7FCCB6C6"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D35286">
                              <w:rPr>
                                <w:noProof/>
                              </w:rPr>
                              <w:t>9</w:t>
                            </w:r>
                            <w:r>
                              <w:rPr>
                                <w:noProof/>
                              </w:rPr>
                              <w:fldChar w:fldCharType="end"/>
                            </w:r>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C464RriAAAADwEAAA8AAAAAAAAA&#13;&#10;AAAAAAAAjAQAAGRycy9kb3ducmV2LnhtbFBLBQYAAAAABAAEAPMAAACbBQAAAAA=&#13;&#10;" stroked="f">
                <v:textbox inset="0,0,0,0">
                  <w:txbxContent>
                    <w:p w14:paraId="0D702D15" w14:textId="7FCCB6C6" w:rsidR="007B7407" w:rsidRPr="005779FD" w:rsidRDefault="007B7407" w:rsidP="007B7407">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sidR="00D35286">
                        <w:rPr>
                          <w:noProof/>
                        </w:rPr>
                        <w:t>9</w:t>
                      </w:r>
                      <w:r>
                        <w:rPr>
                          <w:noProof/>
                        </w:rPr>
                        <w:fldChar w:fldCharType="end"/>
                      </w:r>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7777777" w:rsidR="007B7407" w:rsidRDefault="007B7407" w:rsidP="007B7407">
      <w:pPr>
        <w:pStyle w:val="Heading2"/>
        <w:jc w:val="left"/>
        <w:rPr>
          <w:sz w:val="24"/>
          <w:szCs w:val="23"/>
        </w:rPr>
      </w:pPr>
      <w:r>
        <w:rPr>
          <w:sz w:val="24"/>
          <w:szCs w:val="23"/>
        </w:rPr>
        <w:lastRenderedPageBreak/>
        <w:t xml:space="preserve">Determinants of health service utilization </w:t>
      </w:r>
    </w:p>
    <w:p w14:paraId="34A92E44" w14:textId="77777777" w:rsidR="007B7407" w:rsidRDefault="007B7407" w:rsidP="007B7407"/>
    <w:p w14:paraId="4316B72E" w14:textId="77777777" w:rsidR="00431331" w:rsidRDefault="007B7407" w:rsidP="007B7407">
      <w:bookmarkStart w:id="178" w:name="OLE_LINK115"/>
      <w:bookmarkStart w:id="179"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7B7407"/>
    <w:p w14:paraId="5960A5B7" w14:textId="597E40D1" w:rsidR="007B7407" w:rsidRDefault="008972B8" w:rsidP="007B7407">
      <w:r>
        <w:t xml:space="preserve">Only one </w:t>
      </w:r>
      <w:r w:rsidR="00BA664F">
        <w:t xml:space="preserve">predictor </w:t>
      </w:r>
      <w:r w:rsidR="006B3068">
        <w:t>was significant</w:t>
      </w:r>
      <w:r w:rsidR="00550783">
        <w:t xml:space="preserve"> at an alpha level of 0.05</w:t>
      </w:r>
      <w:r w:rsidR="005B7476">
        <w:t xml:space="preserve">: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sought our formal care</w:t>
      </w:r>
      <w:r w:rsidR="008106B2">
        <w:t>, unsurprisingly.</w:t>
      </w:r>
    </w:p>
    <w:p w14:paraId="4083C296" w14:textId="77777777" w:rsidR="006B3068" w:rsidRDefault="006B3068" w:rsidP="007B7407"/>
    <w:p w14:paraId="7054F36E" w14:textId="7F0D9DE1" w:rsidR="00BD11D9" w:rsidRDefault="00BB7831" w:rsidP="007B7407">
      <w:r>
        <w:rPr>
          <w:noProof/>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6DBCB181" w:rsidR="00E32D88" w:rsidRPr="00606A20" w:rsidRDefault="00BB7831" w:rsidP="00E32D88">
                            <w:pPr>
                              <w:pStyle w:val="Caption"/>
                              <w:rPr>
                                <w:b w:val="0"/>
                                <w:bCs w:val="0"/>
                                <w:color w:val="000000" w:themeColor="text1"/>
                              </w:rPr>
                            </w:pPr>
                            <w:r>
                              <w:t xml:space="preserve">Table </w:t>
                            </w:r>
                            <w:r>
                              <w:fldChar w:fldCharType="begin"/>
                            </w:r>
                            <w:r>
                              <w:instrText xml:space="preserve"> SEQ Table \* ARABIC </w:instrText>
                            </w:r>
                            <w:r>
                              <w:fldChar w:fldCharType="separate"/>
                            </w:r>
                            <w:r>
                              <w:rPr>
                                <w:noProof/>
                              </w:rPr>
                              <w:t>7</w:t>
                            </w:r>
                            <w:r>
                              <w:fldChar w:fldCharType="end"/>
                            </w:r>
                            <w:r>
                              <w:t xml:space="preserve">: </w:t>
                            </w:r>
                            <w:r w:rsidR="00985EA3">
                              <w:rPr>
                                <w:b w:val="0"/>
                                <w:bCs w:val="0"/>
                                <w:color w:val="000000" w:themeColor="text1"/>
                              </w:rPr>
                              <w:t>Predictors of</w:t>
                            </w:r>
                            <w:r w:rsidR="00E32D88">
                              <w:rPr>
                                <w:b w:val="0"/>
                                <w:bCs w:val="0"/>
                                <w:color w:val="000000" w:themeColor="text1"/>
                              </w:rPr>
                              <w:t xml:space="preserve"> </w:t>
                            </w:r>
                            <w:r w:rsidR="00FD613A">
                              <w:rPr>
                                <w:b w:val="0"/>
                                <w:bCs w:val="0"/>
                                <w:color w:val="000000" w:themeColor="text1"/>
                              </w:rPr>
                              <w:t>formal healthcare consultation among those with COVID-19-suspect symptoms</w:t>
                            </w:r>
                            <w:r w:rsidR="00E32D88">
                              <w:rPr>
                                <w:b w:val="0"/>
                                <w:bCs w:val="0"/>
                                <w:color w:val="000000" w:themeColor="text1"/>
                              </w:rPr>
                              <w:t xml:space="preserve"> (n = </w:t>
                            </w:r>
                            <w:r w:rsidR="00FD613A">
                              <w:rPr>
                                <w:b w:val="0"/>
                                <w:bCs w:val="0"/>
                                <w:color w:val="000000" w:themeColor="text1"/>
                              </w:rPr>
                              <w:t>116</w:t>
                            </w:r>
                            <w:r w:rsidR="00E32D88">
                              <w:rPr>
                                <w:b w:val="0"/>
                                <w:bCs w:val="0"/>
                                <w:color w:val="000000" w:themeColor="text1"/>
                              </w:rPr>
                              <w:t>)</w:t>
                            </w:r>
                          </w:p>
                          <w:p w14:paraId="1C7ED417" w14:textId="18E2BE96" w:rsidR="00BB7831" w:rsidRPr="0077213B" w:rsidRDefault="00BB7831"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" stroked="f">
                <v:textbox inset="0,0,0,0">
                  <w:txbxContent>
                    <w:p w14:paraId="4C98B19D" w14:textId="6DBCB181" w:rsidR="00E32D88" w:rsidRPr="00606A20" w:rsidRDefault="00BB7831" w:rsidP="00E32D88">
                      <w:pPr>
                        <w:pStyle w:val="Caption"/>
                        <w:rPr>
                          <w:b w:val="0"/>
                          <w:bCs w:val="0"/>
                          <w:color w:val="000000" w:themeColor="text1"/>
                        </w:rPr>
                      </w:pPr>
                      <w:r>
                        <w:t xml:space="preserve">Table </w:t>
                      </w:r>
                      <w:r>
                        <w:fldChar w:fldCharType="begin"/>
                      </w:r>
                      <w:r>
                        <w:instrText xml:space="preserve"> SEQ Table \* ARABIC </w:instrText>
                      </w:r>
                      <w:r>
                        <w:fldChar w:fldCharType="separate"/>
                      </w:r>
                      <w:r>
                        <w:rPr>
                          <w:noProof/>
                        </w:rPr>
                        <w:t>7</w:t>
                      </w:r>
                      <w:r>
                        <w:fldChar w:fldCharType="end"/>
                      </w:r>
                      <w:r>
                        <w:t xml:space="preserve">: </w:t>
                      </w:r>
                      <w:r w:rsidR="00985EA3">
                        <w:rPr>
                          <w:b w:val="0"/>
                          <w:bCs w:val="0"/>
                          <w:color w:val="000000" w:themeColor="text1"/>
                        </w:rPr>
                        <w:t>Predictors of</w:t>
                      </w:r>
                      <w:r w:rsidR="00E32D88">
                        <w:rPr>
                          <w:b w:val="0"/>
                          <w:bCs w:val="0"/>
                          <w:color w:val="000000" w:themeColor="text1"/>
                        </w:rPr>
                        <w:t xml:space="preserve"> </w:t>
                      </w:r>
                      <w:r w:rsidR="00FD613A">
                        <w:rPr>
                          <w:b w:val="0"/>
                          <w:bCs w:val="0"/>
                          <w:color w:val="000000" w:themeColor="text1"/>
                        </w:rPr>
                        <w:t>formal healthcare consultation among those with COVID-19-suspect symptoms</w:t>
                      </w:r>
                      <w:r w:rsidR="00E32D88">
                        <w:rPr>
                          <w:b w:val="0"/>
                          <w:bCs w:val="0"/>
                          <w:color w:val="000000" w:themeColor="text1"/>
                        </w:rPr>
                        <w:t xml:space="preserve"> (n = </w:t>
                      </w:r>
                      <w:r w:rsidR="00FD613A">
                        <w:rPr>
                          <w:b w:val="0"/>
                          <w:bCs w:val="0"/>
                          <w:color w:val="000000" w:themeColor="text1"/>
                        </w:rPr>
                        <w:t>116</w:t>
                      </w:r>
                      <w:r w:rsidR="00E32D88">
                        <w:rPr>
                          <w:b w:val="0"/>
                          <w:bCs w:val="0"/>
                          <w:color w:val="000000" w:themeColor="text1"/>
                        </w:rPr>
                        <w:t>)</w:t>
                      </w:r>
                    </w:p>
                    <w:p w14:paraId="1C7ED417" w14:textId="18E2BE96" w:rsidR="00BB7831" w:rsidRPr="0077213B" w:rsidRDefault="00BB7831" w:rsidP="00BB7831">
                      <w:pPr>
                        <w:pStyle w:val="Caption"/>
                        <w:rPr>
                          <w:rFonts w:ascii="Open Sans" w:hAnsi="Open Sans"/>
                          <w:noProof/>
                          <w:sz w:val="19"/>
                          <w:szCs w:val="18"/>
                        </w:rPr>
                      </w:pPr>
                    </w:p>
                  </w:txbxContent>
                </v:textbox>
                <w10:wrap type="square"/>
              </v:shape>
            </w:pict>
          </mc:Fallback>
        </mc:AlternateContent>
      </w:r>
    </w:p>
    <w:bookmarkEnd w:id="178"/>
    <w:bookmarkEnd w:id="179"/>
    <w:p w14:paraId="17839E37" w14:textId="77777777" w:rsidR="003E3B46" w:rsidRDefault="00BB7831" w:rsidP="007B7407">
      <w:pPr>
        <w:rPr>
          <w:sz w:val="24"/>
          <w:szCs w:val="23"/>
        </w:rPr>
      </w:pPr>
      <w:r>
        <w:rPr>
          <w:noProof/>
        </w:rPr>
        <w:drawing>
          <wp:anchor distT="0" distB="0" distL="114300" distR="114300" simplePos="0" relativeHeight="251789312" behindDoc="0" locked="0" layoutInCell="1" allowOverlap="1" wp14:anchorId="1437D412" wp14:editId="31FA4F93">
            <wp:simplePos x="0" y="0"/>
            <wp:positionH relativeFrom="column">
              <wp:posOffset>470268</wp:posOffset>
            </wp:positionH>
            <wp:positionV relativeFrom="paragraph">
              <wp:posOffset>174659</wp:posOffset>
            </wp:positionV>
            <wp:extent cx="5334000" cy="2844800"/>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34000" cy="28448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77777777" w:rsidR="003E3B46" w:rsidRPr="003E3B46" w:rsidRDefault="003E3B46"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6FB3DE83" w:rsidR="00564A35" w:rsidRPr="001B5588" w:rsidRDefault="001D1B96" w:rsidP="001B5588">
      <w:pPr>
        <w:pStyle w:val="Heading2"/>
        <w:jc w:val="left"/>
        <w:rPr>
          <w:sz w:val="24"/>
          <w:szCs w:val="23"/>
        </w:rPr>
      </w:pPr>
      <w:bookmarkStart w:id="180" w:name="_Toc60353407"/>
      <w:bookmarkStart w:id="181" w:name="OLE_LINK38"/>
      <w:bookmarkStart w:id="182" w:name="OLE_LINK39"/>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4"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180"/>
    </w:p>
    <w:bookmarkEnd w:id="165"/>
    <w:bookmarkEnd w:id="166"/>
    <w:bookmarkEnd w:id="181"/>
    <w:bookmarkEnd w:id="182"/>
    <w:p w14:paraId="4E2CF03D" w14:textId="601002B0" w:rsidR="00D97293" w:rsidRPr="001E7519" w:rsidRDefault="00D97293" w:rsidP="00585C8D">
      <w:pPr>
        <w:tabs>
          <w:tab w:val="left" w:pos="43"/>
          <w:tab w:val="left" w:pos="284"/>
        </w:tabs>
        <w:rPr>
          <w:rFonts w:eastAsia="Arial" w:cs="Arial"/>
          <w:sz w:val="18"/>
          <w:szCs w:val="21"/>
        </w:rPr>
      </w:pPr>
    </w:p>
    <w:p w14:paraId="2B446A9E" w14:textId="2C9AA09B" w:rsidR="00C932DD"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salaried </w:t>
      </w:r>
      <w:r w:rsidR="001E71F8">
        <w:rPr>
          <w:rFonts w:eastAsia="Arial" w:cs="Arial"/>
          <w:sz w:val="18"/>
          <w:szCs w:val="21"/>
        </w:rPr>
        <w:t>workers</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 xml:space="preserve">(Figure </w:t>
      </w:r>
      <w:r w:rsidR="00431331">
        <w:rPr>
          <w:rFonts w:eastAsia="Arial" w:cs="Arial"/>
          <w:sz w:val="18"/>
          <w:szCs w:val="21"/>
        </w:rPr>
        <w:t>10</w:t>
      </w:r>
      <w:r w:rsidR="0012191C">
        <w:rPr>
          <w:rFonts w:eastAsia="Arial" w:cs="Arial"/>
          <w:sz w:val="18"/>
          <w:szCs w:val="21"/>
        </w:rPr>
        <w:t>)</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12191C">
      <w:pPr>
        <w:tabs>
          <w:tab w:val="left" w:pos="43"/>
          <w:tab w:val="left" w:pos="284"/>
        </w:tabs>
        <w:ind w:hanging="2"/>
        <w:rPr>
          <w:rFonts w:eastAsia="Arial" w:cs="Arial"/>
          <w:sz w:val="18"/>
          <w:szCs w:val="21"/>
        </w:rPr>
      </w:pPr>
    </w:p>
    <w:p w14:paraId="11623917" w14:textId="27DAC618" w:rsidR="00564A35" w:rsidRPr="001E7519" w:rsidRDefault="00332970"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EndPr/>
        <w:sdtContent>
          <w:r w:rsidR="00564A35" w:rsidRPr="001E7519">
            <w:rPr>
              <w:rFonts w:eastAsia="Arial" w:cs="Arial"/>
              <w:sz w:val="18"/>
              <w:szCs w:val="21"/>
            </w:rPr>
            <w:t>Of the</w:t>
          </w:r>
        </w:sdtContent>
      </w:sdt>
      <w:sdt>
        <w:sdtPr>
          <w:rPr>
            <w:rFonts w:eastAsia="Arial" w:cs="Arial"/>
            <w:sz w:val="18"/>
            <w:szCs w:val="21"/>
          </w:rPr>
          <w:tag w:val="goog_rdk_22"/>
          <w:id w:val="226265561"/>
        </w:sdtPr>
        <w:sdtEnd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bookmarkEnd w:id="128"/>
    <w:bookmarkEnd w:id="129"/>
    <w:p w14:paraId="0BFB5A87" w14:textId="0C82607F" w:rsidR="0077427E" w:rsidRPr="001E7519" w:rsidRDefault="0077427E" w:rsidP="00403141">
      <w:pPr>
        <w:tabs>
          <w:tab w:val="left" w:pos="43"/>
          <w:tab w:val="left" w:pos="284"/>
        </w:tabs>
        <w:rPr>
          <w:rFonts w:eastAsia="Arial" w:cs="Arial"/>
          <w:sz w:val="18"/>
          <w:szCs w:val="21"/>
        </w:rPr>
      </w:pPr>
    </w:p>
    <w:p w14:paraId="718CF193" w14:textId="776A276D" w:rsidR="0054628C"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w:t>
      </w:r>
    </w:p>
    <w:p w14:paraId="045A04DE" w14:textId="1658F781" w:rsidR="002F7EBA" w:rsidRDefault="002F7EBA" w:rsidP="0054628C">
      <w:pPr>
        <w:tabs>
          <w:tab w:val="left" w:pos="43"/>
          <w:tab w:val="left" w:pos="284"/>
        </w:tabs>
        <w:ind w:hanging="2"/>
        <w:rPr>
          <w:rFonts w:eastAsia="Arial" w:cs="Arial"/>
          <w:sz w:val="18"/>
          <w:szCs w:val="21"/>
        </w:rPr>
      </w:pPr>
    </w:p>
    <w:p w14:paraId="5E18EC47" w14:textId="2936B877" w:rsidR="00643110" w:rsidRDefault="002F7EBA" w:rsidP="00643110">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End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End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643110">
      <w:pPr>
        <w:tabs>
          <w:tab w:val="left" w:pos="43"/>
          <w:tab w:val="left" w:pos="284"/>
        </w:tabs>
        <w:ind w:hanging="2"/>
        <w:rPr>
          <w:rFonts w:eastAsia="Arial" w:cs="Arial"/>
          <w:sz w:val="18"/>
          <w:szCs w:val="21"/>
        </w:rPr>
      </w:pPr>
    </w:p>
    <w:p w14:paraId="54213496" w14:textId="2B89BCB3" w:rsidR="002F7EBA" w:rsidRPr="001E7519" w:rsidRDefault="002F7EBA" w:rsidP="00643110">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End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54628C">
      <w:pPr>
        <w:tabs>
          <w:tab w:val="left" w:pos="43"/>
          <w:tab w:val="left" w:pos="284"/>
        </w:tabs>
        <w:ind w:hanging="2"/>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588D7A18" w:rsidR="00BD11D9" w:rsidRDefault="001524AD">
      <w:pPr>
        <w:rPr>
          <w:b/>
          <w:color w:val="2C969C"/>
          <w:sz w:val="24"/>
          <w:szCs w:val="23"/>
          <w:highlight w:val="none"/>
        </w:rPr>
      </w:pPr>
      <w:r>
        <w:rPr>
          <w:noProof/>
        </w:rPr>
        <mc:AlternateContent>
          <mc:Choice Requires="wps">
            <w:drawing>
              <wp:anchor distT="0" distB="0" distL="114300" distR="114300" simplePos="0" relativeHeight="251741184" behindDoc="0" locked="0" layoutInCell="1" allowOverlap="1" wp14:anchorId="7680E9CA" wp14:editId="559CE149">
                <wp:simplePos x="0" y="0"/>
                <wp:positionH relativeFrom="column">
                  <wp:posOffset>4322489</wp:posOffset>
                </wp:positionH>
                <wp:positionV relativeFrom="page">
                  <wp:posOffset>6997682</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332B584D" w:rsidR="004863C4" w:rsidRPr="005779FD" w:rsidRDefault="004863C4" w:rsidP="002123CF">
                            <w:pPr>
                              <w:pStyle w:val="Caption"/>
                              <w:rPr>
                                <w:rFonts w:ascii="Open Sans" w:hAnsi="Open Sans"/>
                                <w:b w:val="0"/>
                                <w:bCs w:val="0"/>
                                <w:noProof/>
                                <w:color w:val="000000" w:themeColor="text1"/>
                                <w:sz w:val="18"/>
                                <w:szCs w:val="16"/>
                              </w:rPr>
                            </w:pPr>
                            <w:r>
                              <w:t xml:space="preserve">Figure </w:t>
                            </w:r>
                            <w:r w:rsidR="005D3CEF">
                              <w:fldChar w:fldCharType="begin"/>
                            </w:r>
                            <w:r w:rsidR="005D3CEF">
                              <w:instrText xml:space="preserve"> SEQ Figure \* ARABIC </w:instrText>
                            </w:r>
                            <w:r w:rsidR="005D3CEF">
                              <w:fldChar w:fldCharType="separate"/>
                            </w:r>
                            <w:r w:rsidR="00B60D4F">
                              <w:rPr>
                                <w:noProof/>
                              </w:rPr>
                              <w:t>10</w:t>
                            </w:r>
                            <w:r w:rsidR="005D3CEF">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margin-left:340.35pt;margin-top:551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" stroked="f">
                <v:textbox inset="0,0,0,0">
                  <w:txbxContent>
                    <w:p w14:paraId="0BA3182A" w14:textId="332B584D" w:rsidR="004863C4" w:rsidRPr="005779FD" w:rsidRDefault="004863C4" w:rsidP="002123CF">
                      <w:pPr>
                        <w:pStyle w:val="Caption"/>
                        <w:rPr>
                          <w:rFonts w:ascii="Open Sans" w:hAnsi="Open Sans"/>
                          <w:b w:val="0"/>
                          <w:bCs w:val="0"/>
                          <w:noProof/>
                          <w:color w:val="000000" w:themeColor="text1"/>
                          <w:sz w:val="18"/>
                          <w:szCs w:val="16"/>
                        </w:rPr>
                      </w:pPr>
                      <w:r>
                        <w:t xml:space="preserve">Figure </w:t>
                      </w:r>
                      <w:r w:rsidR="005D3CEF">
                        <w:fldChar w:fldCharType="begin"/>
                      </w:r>
                      <w:r w:rsidR="005D3CEF">
                        <w:instrText xml:space="preserve"> SEQ Figure \* ARABIC </w:instrText>
                      </w:r>
                      <w:r w:rsidR="005D3CEF">
                        <w:fldChar w:fldCharType="separate"/>
                      </w:r>
                      <w:r w:rsidR="00B60D4F">
                        <w:rPr>
                          <w:noProof/>
                        </w:rPr>
                        <w:t>10</w:t>
                      </w:r>
                      <w:r w:rsidR="005D3CEF">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35C0434" w14:textId="5345CA74" w:rsidR="00971ED0" w:rsidRDefault="00971ED0">
      <w:pPr>
        <w:rPr>
          <w:b/>
          <w:color w:val="2C969C"/>
          <w:sz w:val="24"/>
          <w:szCs w:val="23"/>
          <w:highlight w:val="none"/>
        </w:rPr>
      </w:pPr>
    </w:p>
    <w:p w14:paraId="4BE06E0F" w14:textId="7BEB15F4" w:rsidR="00971ED0" w:rsidRDefault="00971ED0" w:rsidP="005554CC">
      <w:pPr>
        <w:pStyle w:val="Heading2"/>
        <w:jc w:val="left"/>
        <w:rPr>
          <w:sz w:val="24"/>
          <w:szCs w:val="23"/>
        </w:rPr>
      </w:pPr>
      <w:bookmarkStart w:id="183" w:name="_Toc60353408"/>
      <w:bookmarkStart w:id="184" w:name="OLE_LINK60"/>
      <w:bookmarkStart w:id="185" w:name="OLE_LINK61"/>
    </w:p>
    <w:p w14:paraId="04B63B83" w14:textId="1A94EB02" w:rsidR="00971ED0" w:rsidRDefault="00971ED0" w:rsidP="00971ED0"/>
    <w:p w14:paraId="5E087B4D" w14:textId="77777777" w:rsidR="0027333E" w:rsidRDefault="0027333E" w:rsidP="00971ED0"/>
    <w:p w14:paraId="0551835E" w14:textId="77777777" w:rsidR="00971ED0" w:rsidRPr="00971ED0" w:rsidRDefault="00971ED0" w:rsidP="00971ED0"/>
    <w:p w14:paraId="26ACD3EC" w14:textId="007D8814" w:rsidR="005554CC" w:rsidRPr="001B5588" w:rsidRDefault="00FA55EF" w:rsidP="005554CC">
      <w:pPr>
        <w:pStyle w:val="Heading2"/>
        <w:jc w:val="left"/>
        <w:rPr>
          <w:sz w:val="24"/>
          <w:szCs w:val="23"/>
        </w:rPr>
      </w:pPr>
      <w:r>
        <w:rPr>
          <w:noProof/>
        </w:rPr>
        <w:lastRenderedPageBreak/>
        <w:drawing>
          <wp:anchor distT="0" distB="0" distL="114300" distR="114300" simplePos="0" relativeHeight="251786240" behindDoc="0" locked="0" layoutInCell="1" allowOverlap="1" wp14:anchorId="54C7885F" wp14:editId="56DC1E95">
            <wp:simplePos x="0" y="0"/>
            <wp:positionH relativeFrom="column">
              <wp:posOffset>4295502</wp:posOffset>
            </wp:positionH>
            <wp:positionV relativeFrom="paragraph">
              <wp:posOffset>85604</wp:posOffset>
            </wp:positionV>
            <wp:extent cx="2183765" cy="4580890"/>
            <wp:effectExtent l="0" t="0" r="635" b="381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183765" cy="458089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1411A3">
        <w:rPr>
          <w:sz w:val="24"/>
          <w:szCs w:val="23"/>
        </w:rPr>
        <w:t>Attitudes towards COVID-19</w:t>
      </w:r>
      <w:bookmarkEnd w:id="183"/>
    </w:p>
    <w:bookmarkEnd w:id="184"/>
    <w:bookmarkEnd w:id="185"/>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1CBBE6AB" w:rsidR="00DE11C4" w:rsidRDefault="00DE11C4" w:rsidP="00DE11C4">
      <w:pPr>
        <w:tabs>
          <w:tab w:val="left" w:pos="43"/>
          <w:tab w:val="left" w:pos="284"/>
        </w:tabs>
        <w:ind w:hanging="2"/>
        <w:rPr>
          <w:rFonts w:eastAsia="Arial" w:cs="Arial"/>
          <w:sz w:val="18"/>
          <w:szCs w:val="21"/>
        </w:rPr>
      </w:pPr>
      <w:r w:rsidRPr="001E7519">
        <w:rPr>
          <w:rFonts w:eastAsia="Arial" w:cs="Arial"/>
          <w:sz w:val="18"/>
          <w:szCs w:val="21"/>
        </w:rPr>
        <w:t xml:space="preserve">Participants attitudes towards the COVID-19 were notable: around </w:t>
      </w:r>
      <w:bookmarkStart w:id="186" w:name="OLE_LINK56"/>
      <w:bookmarkStart w:id="187" w:name="OLE_LINK57"/>
      <w:r w:rsidRPr="001E7519">
        <w:rPr>
          <w:rFonts w:eastAsia="Arial" w:cs="Arial"/>
          <w:sz w:val="18"/>
          <w:szCs w:val="21"/>
        </w:rPr>
        <w:t xml:space="preserve">825 </w:t>
      </w:r>
      <w:bookmarkEnd w:id="186"/>
      <w:bookmarkEnd w:id="187"/>
      <w:r w:rsidRPr="001E7519">
        <w:rPr>
          <w:rFonts w:eastAsia="Arial" w:cs="Arial"/>
          <w:sz w:val="18"/>
          <w:szCs w:val="21"/>
        </w:rPr>
        <w:t>(82%) reported fear of contamination</w:t>
      </w:r>
      <w:r w:rsidR="004F14D8">
        <w:rPr>
          <w:rFonts w:eastAsia="Arial" w:cs="Arial"/>
          <w:sz w:val="18"/>
          <w:szCs w:val="21"/>
        </w:rPr>
        <w:t xml:space="preserve"> (Figure 10)</w:t>
      </w:r>
      <w:r w:rsidRPr="001E7519">
        <w:rPr>
          <w:rFonts w:eastAsia="Arial" w:cs="Arial"/>
          <w:sz w:val="18"/>
          <w:szCs w:val="21"/>
        </w:rPr>
        <w:t>, but</w:t>
      </w:r>
      <w:r w:rsidR="00E32E1F">
        <w:rPr>
          <w:rFonts w:eastAsia="Arial" w:cs="Arial"/>
          <w:sz w:val="18"/>
          <w:szCs w:val="21"/>
        </w:rPr>
        <w:t xml:space="preserve"> </w:t>
      </w:r>
      <w:r w:rsidRPr="001E7519">
        <w:rPr>
          <w:rFonts w:eastAsia="Arial" w:cs="Arial"/>
          <w:sz w:val="18"/>
          <w:szCs w:val="21"/>
        </w:rPr>
        <w:t>only 2</w:t>
      </w:r>
      <w:sdt>
        <w:sdtPr>
          <w:rPr>
            <w:rFonts w:eastAsia="Arial" w:cs="Arial"/>
            <w:sz w:val="18"/>
            <w:szCs w:val="21"/>
          </w:rPr>
          <w:tag w:val="goog_rdk_720"/>
          <w:id w:val="-902211922"/>
        </w:sdtPr>
        <w:sdtEndPr/>
        <w:sdtContent>
          <w:r w:rsidRPr="001E7519">
            <w:rPr>
              <w:rFonts w:eastAsia="Arial" w:cs="Arial"/>
              <w:sz w:val="18"/>
              <w:szCs w:val="21"/>
            </w:rPr>
            <w:t>3</w:t>
          </w:r>
        </w:sdtContent>
      </w:sdt>
      <w:r w:rsidRPr="001E7519">
        <w:rPr>
          <w:rFonts w:eastAsia="Arial" w:cs="Arial"/>
          <w:sz w:val="18"/>
          <w:szCs w:val="21"/>
        </w:rPr>
        <w:t>% said they fully followed the rules of physical distancing</w:t>
      </w:r>
      <w:r w:rsidR="00551D63">
        <w:rPr>
          <w:rFonts w:eastAsia="Arial" w:cs="Arial"/>
          <w:sz w:val="18"/>
          <w:szCs w:val="21"/>
        </w:rPr>
        <w:t xml:space="preserve"> (Figure 11)</w:t>
      </w:r>
      <w:r w:rsidRPr="001E7519">
        <w:rPr>
          <w:rFonts w:eastAsia="Arial" w:cs="Arial"/>
          <w:sz w:val="18"/>
          <w:szCs w:val="21"/>
        </w:rPr>
        <w:t xml:space="preserve">. Nearly half of the participants believed that people with COVID-19 are stigmatized, and 7% reported that they would conceal their illness to avoid this stigma. </w:t>
      </w:r>
    </w:p>
    <w:p w14:paraId="520E28EF" w14:textId="3FD2B2FE" w:rsidR="00E21311" w:rsidRDefault="00E21311" w:rsidP="00DE11C4">
      <w:pPr>
        <w:tabs>
          <w:tab w:val="left" w:pos="43"/>
          <w:tab w:val="left" w:pos="284"/>
        </w:tabs>
        <w:ind w:hanging="2"/>
        <w:rPr>
          <w:rFonts w:eastAsia="Arial" w:cs="Arial"/>
          <w:sz w:val="18"/>
          <w:szCs w:val="21"/>
        </w:rPr>
      </w:pPr>
    </w:p>
    <w:p w14:paraId="677B5F08" w14:textId="7DEFA8A7" w:rsidR="00002592" w:rsidRDefault="00002592" w:rsidP="00002592">
      <w:pPr>
        <w:rPr>
          <w:rFonts w:eastAsia="Arial" w:cs="Arial"/>
          <w:sz w:val="18"/>
          <w:szCs w:val="21"/>
        </w:rPr>
      </w:pPr>
    </w:p>
    <w:p w14:paraId="36712785" w14:textId="16AFB15D" w:rsidR="0077427E" w:rsidRPr="00FA55EF" w:rsidRDefault="00F310CA" w:rsidP="00002592">
      <w:pPr>
        <w:rPr>
          <w:rFonts w:eastAsia="Arial" w:cs="Arial"/>
          <w:sz w:val="18"/>
          <w:szCs w:val="21"/>
        </w:rPr>
      </w:pPr>
      <w:r>
        <w:rPr>
          <w:noProof/>
        </w:rPr>
        <mc:AlternateContent>
          <mc:Choice Requires="wps">
            <w:drawing>
              <wp:anchor distT="0" distB="0" distL="114300" distR="114300" simplePos="0" relativeHeight="251796480" behindDoc="0" locked="0" layoutInCell="1" allowOverlap="1" wp14:anchorId="79B51FF8" wp14:editId="06DAE5D4">
                <wp:simplePos x="0" y="0"/>
                <wp:positionH relativeFrom="column">
                  <wp:posOffset>4576445</wp:posOffset>
                </wp:positionH>
                <wp:positionV relativeFrom="page">
                  <wp:posOffset>5624830</wp:posOffset>
                </wp:positionV>
                <wp:extent cx="1962785" cy="586105"/>
                <wp:effectExtent l="0" t="0" r="5715"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03009F0A" w:rsidR="00F310CA" w:rsidRPr="005779FD" w:rsidRDefault="00F310CA" w:rsidP="00F310CA">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11</w:t>
                            </w:r>
                            <w:r>
                              <w:rPr>
                                <w:noProof/>
                              </w:rPr>
                              <w:fldChar w:fldCharType="end"/>
                            </w:r>
                            <w:r>
                              <w:t>:</w:t>
                            </w:r>
                            <w:r>
                              <w:rPr>
                                <w:b w:val="0"/>
                                <w:bCs w:val="0"/>
                              </w:rPr>
                              <w:t xml:space="preserve"> </w:t>
                            </w:r>
                            <w:r w:rsidR="00FA55EF">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3" type="#_x0000_t202" style="position:absolute;margin-left:360.35pt;margin-top:442.9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" stroked="f">
                <v:textbox inset="0,0,0,0">
                  <w:txbxContent>
                    <w:p w14:paraId="3E29B7FA" w14:textId="03009F0A" w:rsidR="00F310CA" w:rsidRPr="005779FD" w:rsidRDefault="00F310CA" w:rsidP="00F310CA">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11</w:t>
                      </w:r>
                      <w:r>
                        <w:rPr>
                          <w:noProof/>
                        </w:rPr>
                        <w:fldChar w:fldCharType="end"/>
                      </w:r>
                      <w:r>
                        <w:t>:</w:t>
                      </w:r>
                      <w:r>
                        <w:rPr>
                          <w:b w:val="0"/>
                          <w:bCs w:val="0"/>
                        </w:rPr>
                        <w:t xml:space="preserve"> </w:t>
                      </w:r>
                      <w:r w:rsidR="00FA55EF">
                        <w:rPr>
                          <w:b w:val="0"/>
                          <w:bCs w:val="0"/>
                          <w:color w:val="000000" w:themeColor="text1"/>
                        </w:rPr>
                        <w:t>Responses to question on the respect of distancing measures</w:t>
                      </w:r>
                    </w:p>
                  </w:txbxContent>
                </v:textbox>
                <w10:wrap type="square" anchory="page"/>
              </v:shape>
            </w:pict>
          </mc:Fallback>
        </mc:AlternateContent>
      </w:r>
      <w:r>
        <w:rPr>
          <w:noProof/>
        </w:rPr>
        <mc:AlternateContent>
          <mc:Choice Requires="wps">
            <w:drawing>
              <wp:anchor distT="0" distB="0" distL="114300" distR="114300" simplePos="0" relativeHeight="251794432" behindDoc="0" locked="0" layoutInCell="1" allowOverlap="1" wp14:anchorId="2F27F0D5" wp14:editId="1F63E1B4">
                <wp:simplePos x="0" y="0"/>
                <wp:positionH relativeFrom="column">
                  <wp:posOffset>3810</wp:posOffset>
                </wp:positionH>
                <wp:positionV relativeFrom="page">
                  <wp:posOffset>4813300</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6D79EF3E" w:rsidR="00E32E1F" w:rsidRPr="005779FD" w:rsidRDefault="00E32E1F" w:rsidP="00E32E1F">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10</w:t>
                            </w:r>
                            <w:r>
                              <w:rPr>
                                <w:noProof/>
                              </w:rPr>
                              <w:fldChar w:fldCharType="end"/>
                            </w:r>
                            <w:r>
                              <w:t>:</w:t>
                            </w:r>
                            <w:r>
                              <w:rPr>
                                <w:b w:val="0"/>
                                <w:bCs w:val="0"/>
                              </w:rPr>
                              <w:t xml:space="preserve"> </w:t>
                            </w:r>
                            <w:r w:rsidR="00F310CA">
                              <w:rPr>
                                <w:b w:val="0"/>
                                <w:bCs w:val="0"/>
                                <w:color w:val="000000" w:themeColor="text1"/>
                              </w:rPr>
                              <w:t>R</w:t>
                            </w:r>
                            <w:r w:rsidR="003243A0">
                              <w:rPr>
                                <w:b w:val="0"/>
                                <w:bCs w:val="0"/>
                                <w:color w:val="000000" w:themeColor="text1"/>
                              </w:rPr>
                              <w:t xml:space="preserve">esponses to questions on attitudes </w:t>
                            </w:r>
                            <w:r w:rsidR="004E000B">
                              <w:rPr>
                                <w:b w:val="0"/>
                                <w:bCs w:val="0"/>
                                <w:color w:val="000000" w:themeColor="text1"/>
                              </w:rPr>
                              <w:t>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4" type="#_x0000_t202" style="position:absolute;margin-left:.3pt;margin-top:379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" stroked="f">
                <v:textbox inset="0,0,0,0">
                  <w:txbxContent>
                    <w:p w14:paraId="0B877A7D" w14:textId="6D79EF3E" w:rsidR="00E32E1F" w:rsidRPr="005779FD" w:rsidRDefault="00E32E1F" w:rsidP="00E32E1F">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10</w:t>
                      </w:r>
                      <w:r>
                        <w:rPr>
                          <w:noProof/>
                        </w:rPr>
                        <w:fldChar w:fldCharType="end"/>
                      </w:r>
                      <w:r>
                        <w:t>:</w:t>
                      </w:r>
                      <w:r>
                        <w:rPr>
                          <w:b w:val="0"/>
                          <w:bCs w:val="0"/>
                        </w:rPr>
                        <w:t xml:space="preserve"> </w:t>
                      </w:r>
                      <w:r w:rsidR="00F310CA">
                        <w:rPr>
                          <w:b w:val="0"/>
                          <w:bCs w:val="0"/>
                          <w:color w:val="000000" w:themeColor="text1"/>
                        </w:rPr>
                        <w:t>R</w:t>
                      </w:r>
                      <w:r w:rsidR="003243A0">
                        <w:rPr>
                          <w:b w:val="0"/>
                          <w:bCs w:val="0"/>
                          <w:color w:val="000000" w:themeColor="text1"/>
                        </w:rPr>
                        <w:t xml:space="preserve">esponses to questions on attitudes </w:t>
                      </w:r>
                      <w:r w:rsidR="004E000B">
                        <w:rPr>
                          <w:b w:val="0"/>
                          <w:bCs w:val="0"/>
                          <w:color w:val="000000" w:themeColor="text1"/>
                        </w:rPr>
                        <w:t>towards COVID-19</w:t>
                      </w:r>
                    </w:p>
                  </w:txbxContent>
                </v:textbox>
                <w10:wrap type="square" anchory="page"/>
              </v:shape>
            </w:pict>
          </mc:Fallback>
        </mc:AlternateContent>
      </w:r>
      <w:r w:rsidR="00E32E1F">
        <w:rPr>
          <w:rFonts w:eastAsia="Arial" w:cs="Arial"/>
          <w:noProof/>
          <w:sz w:val="18"/>
          <w:szCs w:val="21"/>
        </w:rPr>
        <w:drawing>
          <wp:anchor distT="0" distB="0" distL="114300" distR="114300" simplePos="0" relativeHeight="251792384" behindDoc="0" locked="0" layoutInCell="1" allowOverlap="1" wp14:anchorId="3708E863" wp14:editId="69B6A1FF">
            <wp:simplePos x="0" y="0"/>
            <wp:positionH relativeFrom="column">
              <wp:posOffset>-5067</wp:posOffset>
            </wp:positionH>
            <wp:positionV relativeFrom="paragraph">
              <wp:posOffset>85009</wp:posOffset>
            </wp:positionV>
            <wp:extent cx="3996690" cy="1813560"/>
            <wp:effectExtent l="0" t="0" r="3810" b="2540"/>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996690" cy="1813560"/>
                    </a:xfrm>
                    <a:prstGeom prst="rect">
                      <a:avLst/>
                    </a:prstGeom>
                  </pic:spPr>
                </pic:pic>
              </a:graphicData>
            </a:graphic>
            <wp14:sizeRelH relativeFrom="margin">
              <wp14:pctWidth>0</wp14:pctWidth>
            </wp14:sizeRelH>
            <wp14:sizeRelV relativeFrom="margin">
              <wp14:pctHeight>0</wp14:pctHeight>
            </wp14:sizeRelV>
          </wp:anchor>
        </w:drawing>
      </w:r>
      <w:r w:rsidR="00E21311">
        <w:rPr>
          <w:rFonts w:eastAsia="Arial" w:cs="Arial"/>
          <w:sz w:val="18"/>
          <w:szCs w:val="21"/>
        </w:rPr>
        <w:br w:type="page"/>
      </w:r>
      <w:bookmarkStart w:id="188" w:name="OLE_LINK1"/>
      <w:bookmarkStart w:id="189" w:name="OLE_LINK2"/>
    </w:p>
    <w:p w14:paraId="2E05F0C2" w14:textId="4E8576A8" w:rsidR="0077427E" w:rsidRPr="001E7519" w:rsidRDefault="0077427E" w:rsidP="00585C8D">
      <w:pPr>
        <w:pStyle w:val="Heading1"/>
        <w:spacing w:line="276" w:lineRule="auto"/>
        <w:rPr>
          <w:sz w:val="24"/>
          <w:szCs w:val="26"/>
        </w:rPr>
      </w:pPr>
      <w:bookmarkStart w:id="190" w:name="_Toc60353409"/>
      <w:r w:rsidRPr="001E7519">
        <w:rPr>
          <w:sz w:val="24"/>
          <w:szCs w:val="26"/>
        </w:rPr>
        <w:lastRenderedPageBreak/>
        <w:t>Conclusions</w:t>
      </w:r>
      <w:bookmarkEnd w:id="190"/>
    </w:p>
    <w:bookmarkEnd w:id="188"/>
    <w:bookmarkEnd w:id="189"/>
    <w:p w14:paraId="4D350ED4" w14:textId="325001F3"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FB50728" w:rsidR="0077427E" w:rsidRPr="001E7519" w:rsidRDefault="0077427E" w:rsidP="00585C8D">
      <w:pPr>
        <w:tabs>
          <w:tab w:val="left" w:pos="43"/>
          <w:tab w:val="left" w:pos="284"/>
        </w:tabs>
        <w:ind w:hanging="2"/>
        <w:rPr>
          <w:rFonts w:eastAsia="Arial" w:cs="Arial"/>
          <w:sz w:val="18"/>
          <w:szCs w:val="21"/>
        </w:rPr>
      </w:pPr>
    </w:p>
    <w:p w14:paraId="42B034E5" w14:textId="7F483551"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Survey results do not suggest significant health service disruption during the pandemic period. However, this may be explained by the fact that study participants did not seek out formal care when they had COVID-19 symptoms, turning instead to family and neighbo</w:t>
      </w:r>
      <w:r w:rsidR="00BD11D9">
        <w:rPr>
          <w:rFonts w:eastAsia="Arial" w:cs="Arial"/>
          <w:sz w:val="18"/>
          <w:szCs w:val="21"/>
        </w:rPr>
        <w:t>u</w:t>
      </w:r>
      <w:r w:rsidRPr="001E7519">
        <w:rPr>
          <w:rFonts w:eastAsia="Arial" w:cs="Arial"/>
          <w:sz w:val="18"/>
          <w:szCs w:val="21"/>
        </w:rPr>
        <w:t>rs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336B4E5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w:t>
      </w:r>
      <w:r w:rsidR="005575A5">
        <w:rPr>
          <w:rFonts w:eastAsia="Arial" w:cs="Arial"/>
          <w:sz w:val="18"/>
          <w:szCs w:val="21"/>
        </w:rPr>
        <w:t xml:space="preserve">to </w:t>
      </w:r>
      <w:r w:rsidRPr="001E7519">
        <w:rPr>
          <w:rFonts w:eastAsia="Arial" w:cs="Arial"/>
          <w:sz w:val="18"/>
          <w:szCs w:val="21"/>
        </w:rPr>
        <w:t xml:space="preserve">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61964A02" w14:textId="2B334E6B" w:rsidR="00990446" w:rsidRDefault="00990446">
      <w:pPr>
        <w:rPr>
          <w:sz w:val="18"/>
          <w:szCs w:val="16"/>
        </w:rPr>
      </w:pPr>
      <w:r>
        <w:rPr>
          <w:sz w:val="18"/>
          <w:szCs w:val="16"/>
        </w:rPr>
        <w:br w:type="page"/>
      </w:r>
    </w:p>
    <w:p w14:paraId="6A543B68" w14:textId="77777777" w:rsidR="0077427E" w:rsidRPr="001E7519" w:rsidRDefault="0077427E" w:rsidP="00585C8D">
      <w:pPr>
        <w:rPr>
          <w:sz w:val="18"/>
          <w:szCs w:val="16"/>
        </w:rPr>
      </w:pPr>
    </w:p>
    <w:p w14:paraId="596A03F9" w14:textId="4BB40E04" w:rsidR="0077427E" w:rsidRPr="001E7519" w:rsidRDefault="0077427E" w:rsidP="00585C8D">
      <w:pPr>
        <w:rPr>
          <w:sz w:val="18"/>
          <w:szCs w:val="16"/>
        </w:rPr>
      </w:pPr>
    </w:p>
    <w:p w14:paraId="53273C5A" w14:textId="0C394B83" w:rsidR="0077427E" w:rsidRPr="001E7519" w:rsidRDefault="0077427E" w:rsidP="00585C8D">
      <w:pPr>
        <w:pStyle w:val="Heading1"/>
        <w:spacing w:line="276" w:lineRule="auto"/>
        <w:rPr>
          <w:sz w:val="24"/>
          <w:szCs w:val="26"/>
        </w:rPr>
      </w:pPr>
      <w:bookmarkStart w:id="191" w:name="_Toc60353410"/>
      <w:r w:rsidRPr="001E7519">
        <w:rPr>
          <w:sz w:val="24"/>
          <w:szCs w:val="26"/>
        </w:rPr>
        <w:t>Bibliography</w:t>
      </w:r>
      <w:bookmarkEnd w:id="191"/>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CE1C8C">
        <w:rPr>
          <w:i/>
          <w:iCs/>
          <w:sz w:val="18"/>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685077">
        <w:rPr>
          <w:sz w:val="18"/>
          <w:lang w:val="de-CH"/>
        </w:rPr>
        <w:t xml:space="preserve">4. </w:t>
      </w:r>
      <w:r w:rsidRPr="00685077">
        <w:rPr>
          <w:sz w:val="18"/>
          <w:lang w:val="de-CH"/>
        </w:rPr>
        <w:tab/>
        <w:t xml:space="preserve">Umviligihozo G, Mupfumi L, Sonela N, et al. </w:t>
      </w:r>
      <w:r w:rsidRPr="00CE1C8C">
        <w:rPr>
          <w:sz w:val="18"/>
        </w:rPr>
        <w:t xml:space="preserve">Sub-Saharan Africa preparedness and response to the COVID-19 pandemic: A perspective of early career African scientists. </w:t>
      </w:r>
      <w:r w:rsidRPr="00CE1C8C">
        <w:rPr>
          <w:i/>
          <w:iCs/>
          <w:sz w:val="18"/>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CE1C8C">
        <w:rPr>
          <w:i/>
          <w:iCs/>
          <w:sz w:val="18"/>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CE1C8C">
        <w:rPr>
          <w:i/>
          <w:iCs/>
          <w:sz w:val="18"/>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685077">
        <w:rPr>
          <w:i/>
          <w:iCs/>
          <w:sz w:val="18"/>
          <w:lang w:val="fr-CH"/>
        </w:rPr>
        <w:t>Recueil Des Mesures Prises Par Le Gouvernement Camerounais Dans Le Cadre de La Lutte Contre La COVID-19</w:t>
      </w:r>
      <w:r w:rsidRPr="00685077">
        <w:rPr>
          <w:sz w:val="18"/>
          <w:lang w:val="fr-CH"/>
        </w:rPr>
        <w:t xml:space="preserve">. </w:t>
      </w:r>
      <w:r w:rsidRPr="00CE1C8C">
        <w:rPr>
          <w:sz w:val="18"/>
        </w:rPr>
        <w:t>Accessed December 8, 2020. https://www.chazai-partners.com/wp-content/uploads/2020/05/Chazai-Partners-Recueil-des-mesures-prises-par-le-gouvernement-Camerounais-dans-la-lutte-contre-la-COVID-19-29-05-20.pdf</w:t>
      </w:r>
    </w:p>
    <w:p w14:paraId="53D905A5" w14:textId="77777777" w:rsidR="00CE1C8C" w:rsidRPr="00685077" w:rsidRDefault="00CE1C8C" w:rsidP="00CE1C8C">
      <w:pPr>
        <w:pStyle w:val="Bibliography"/>
        <w:rPr>
          <w:sz w:val="18"/>
          <w:lang w:val="fr-CH"/>
        </w:rPr>
      </w:pPr>
      <w:r w:rsidRPr="00685077">
        <w:rPr>
          <w:sz w:val="18"/>
          <w:lang w:val="fr-CH"/>
        </w:rPr>
        <w:t xml:space="preserve">8. </w:t>
      </w:r>
      <w:r w:rsidRPr="00685077">
        <w:rPr>
          <w:sz w:val="18"/>
          <w:lang w:val="fr-CH"/>
        </w:rPr>
        <w:tab/>
      </w:r>
      <w:r w:rsidRPr="00685077">
        <w:rPr>
          <w:i/>
          <w:iCs/>
          <w:sz w:val="18"/>
          <w:lang w:val="fr-CH"/>
        </w:rPr>
        <w:t>Enquête Démographique et de Santé Du Cameroun 2018</w:t>
      </w:r>
      <w:r w:rsidRPr="00685077">
        <w:rPr>
          <w:sz w:val="18"/>
          <w:lang w:val="fr-CH"/>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CE1C8C">
        <w:rPr>
          <w:i/>
          <w:iCs/>
          <w:sz w:val="18"/>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CE1C8C">
        <w:rPr>
          <w:sz w:val="18"/>
          <w:vertAlign w:val="superscript"/>
        </w:rPr>
        <w:t>TM</w:t>
      </w:r>
      <w:r w:rsidRPr="00CE1C8C">
        <w:rPr>
          <w:sz w:val="18"/>
        </w:rPr>
        <w:t xml:space="preserve"> COVID-19 IgG/IgM rapid test device and Abbott Architect</w:t>
      </w:r>
      <w:r w:rsidRPr="00CE1C8C">
        <w:rPr>
          <w:sz w:val="18"/>
          <w:vertAlign w:val="superscript"/>
        </w:rPr>
        <w:t>TM</w:t>
      </w:r>
      <w:r w:rsidRPr="00CE1C8C">
        <w:rPr>
          <w:sz w:val="18"/>
        </w:rPr>
        <w:t xml:space="preserve"> SARS CoV-2 IgG assay. </w:t>
      </w:r>
      <w:r w:rsidRPr="00CE1C8C">
        <w:rPr>
          <w:i/>
          <w:iCs/>
          <w:sz w:val="18"/>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CE1C8C">
        <w:rPr>
          <w:i/>
          <w:iCs/>
          <w:sz w:val="18"/>
        </w:rPr>
        <w:t>Virol Sin</w:t>
      </w:r>
      <w:r w:rsidRPr="00CE1C8C">
        <w:rPr>
          <w:sz w:val="18"/>
        </w:rPr>
        <w:t>. Published online July 27, 2020. doi:10.1007/s12250-020-00268-5</w:t>
      </w:r>
    </w:p>
    <w:p w14:paraId="4C3A3AD8" w14:textId="77777777" w:rsidR="00CE1C8C" w:rsidRPr="00685077" w:rsidRDefault="00CE1C8C" w:rsidP="00CE1C8C">
      <w:pPr>
        <w:pStyle w:val="Bibliography"/>
        <w:rPr>
          <w:sz w:val="18"/>
          <w:lang w:val="fr-CH"/>
        </w:rPr>
      </w:pPr>
      <w:r w:rsidRPr="00CE1C8C">
        <w:rPr>
          <w:sz w:val="18"/>
        </w:rPr>
        <w:t xml:space="preserve">12. </w:t>
      </w:r>
      <w:r w:rsidRPr="00CE1C8C">
        <w:rPr>
          <w:sz w:val="18"/>
        </w:rPr>
        <w:tab/>
        <w:t xml:space="preserve">Lang Z, Reiczigel J. Confidence limits for prevalence of disease adjusted for estimated sensitivity and specificity. </w:t>
      </w:r>
      <w:r w:rsidRPr="00685077">
        <w:rPr>
          <w:i/>
          <w:iCs/>
          <w:sz w:val="18"/>
          <w:lang w:val="fr-CH"/>
        </w:rPr>
        <w:t>Prev Vet Med</w:t>
      </w:r>
      <w:r w:rsidRPr="00685077">
        <w:rPr>
          <w:sz w:val="18"/>
          <w:lang w:val="fr-CH"/>
        </w:rPr>
        <w:t>. 2014;113(1):13-22. doi:10.1016/j.prevetmed.2013.09.015</w:t>
      </w:r>
    </w:p>
    <w:p w14:paraId="70F043B6" w14:textId="77777777" w:rsidR="00CE1C8C" w:rsidRPr="00CE1C8C" w:rsidRDefault="00CE1C8C" w:rsidP="00CE1C8C">
      <w:pPr>
        <w:pStyle w:val="Bibliography"/>
        <w:rPr>
          <w:sz w:val="18"/>
        </w:rPr>
      </w:pPr>
      <w:r w:rsidRPr="00685077">
        <w:rPr>
          <w:sz w:val="18"/>
          <w:lang w:val="fr-CH"/>
        </w:rPr>
        <w:t xml:space="preserve">13. </w:t>
      </w:r>
      <w:r w:rsidRPr="00685077">
        <w:rPr>
          <w:sz w:val="18"/>
          <w:lang w:val="fr-CH"/>
        </w:rPr>
        <w:tab/>
        <w:t xml:space="preserve">Santé O mondiale de la. Surveillance de la santé publique dans le contexte de la COVID-19 : orientations provisoires, 7 août 2020. </w:t>
      </w:r>
      <w:r w:rsidRPr="00CE1C8C">
        <w:rPr>
          <w:sz w:val="18"/>
        </w:rPr>
        <w:t>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CE1C8C">
        <w:rPr>
          <w:b/>
          <w:bCs/>
          <w:sz w:val="18"/>
        </w:rPr>
        <w:t>lme4</w:t>
      </w:r>
      <w:r w:rsidRPr="00CE1C8C">
        <w:rPr>
          <w:sz w:val="18"/>
        </w:rPr>
        <w:t xml:space="preserve">. </w:t>
      </w:r>
      <w:r w:rsidRPr="00CE1C8C">
        <w:rPr>
          <w:i/>
          <w:iCs/>
          <w:sz w:val="18"/>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CE1C8C">
        <w:rPr>
          <w:i/>
          <w:iCs/>
          <w:sz w:val="18"/>
        </w:rPr>
        <w:t>{DescTools}: Tools for Descriptive Statistics</w:t>
      </w:r>
      <w:r w:rsidRPr="00CE1C8C">
        <w:rPr>
          <w:sz w:val="18"/>
        </w:rPr>
        <w:t>.; 2020. https://cran.r-project.org/package=DescTools</w:t>
      </w:r>
    </w:p>
    <w:p w14:paraId="15D3950B" w14:textId="77777777" w:rsidR="00CE1C8C" w:rsidRPr="00CE1C8C" w:rsidRDefault="00CE1C8C" w:rsidP="00CE1C8C">
      <w:pPr>
        <w:pStyle w:val="Bibliography"/>
        <w:rPr>
          <w:sz w:val="18"/>
        </w:rPr>
      </w:pPr>
      <w:r w:rsidRPr="00CE1C8C">
        <w:rPr>
          <w:sz w:val="18"/>
        </w:rPr>
        <w:lastRenderedPageBreak/>
        <w:t xml:space="preserve">16. </w:t>
      </w:r>
      <w:r w:rsidRPr="00CE1C8C">
        <w:rPr>
          <w:sz w:val="18"/>
        </w:rPr>
        <w:tab/>
        <w:t xml:space="preserve">Wickham H, Averick M, Bryan J, et al. Welcome to the Tidyverse. </w:t>
      </w:r>
      <w:r w:rsidRPr="00CE1C8C">
        <w:rPr>
          <w:i/>
          <w:iCs/>
          <w:sz w:val="18"/>
        </w:rPr>
        <w:t>J Open Source Softw</w:t>
      </w:r>
      <w:r w:rsidRPr="00CE1C8C">
        <w:rPr>
          <w:sz w:val="18"/>
        </w:rPr>
        <w:t>. 2019;4(43):1686. doi:10.21105/joss.01686</w:t>
      </w:r>
    </w:p>
    <w:p w14:paraId="45A66CE4" w14:textId="555CED6C" w:rsidR="00217B1B" w:rsidRPr="001E7519" w:rsidRDefault="0077427E" w:rsidP="00585C8D">
      <w:pPr>
        <w:rPr>
          <w:sz w:val="18"/>
          <w:szCs w:val="16"/>
        </w:rPr>
      </w:pPr>
      <w:r w:rsidRPr="001E7519">
        <w:rPr>
          <w:sz w:val="18"/>
          <w:szCs w:val="16"/>
          <w:highlight w:val="none"/>
        </w:rPr>
        <w:fldChar w:fldCharType="end"/>
      </w:r>
    </w:p>
    <w:sectPr w:rsidR="00217B1B" w:rsidRPr="001E7519" w:rsidSect="00217B1B">
      <w:headerReference w:type="default" r:id="rId27"/>
      <w:footerReference w:type="default" r:id="rId28"/>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50E26" w14:textId="77777777" w:rsidR="00332970" w:rsidRDefault="00332970">
      <w:pPr>
        <w:spacing w:line="240" w:lineRule="auto"/>
      </w:pPr>
      <w:r>
        <w:separator/>
      </w:r>
    </w:p>
    <w:p w14:paraId="27FC8F96" w14:textId="77777777" w:rsidR="00332970" w:rsidRDefault="00332970"/>
    <w:p w14:paraId="1F1D47C8" w14:textId="77777777" w:rsidR="00332970" w:rsidRDefault="00332970"/>
  </w:endnote>
  <w:endnote w:type="continuationSeparator" w:id="0">
    <w:p w14:paraId="588CCAF4" w14:textId="77777777" w:rsidR="00332970" w:rsidRDefault="00332970">
      <w:pPr>
        <w:spacing w:line="240" w:lineRule="auto"/>
      </w:pPr>
      <w:r>
        <w:continuationSeparator/>
      </w:r>
    </w:p>
    <w:p w14:paraId="2C52E97A" w14:textId="77777777" w:rsidR="00332970" w:rsidRDefault="00332970"/>
    <w:p w14:paraId="03D3CA4F" w14:textId="77777777" w:rsidR="00332970" w:rsidRDefault="003329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Garamond">
    <w:altName w:val="﷽﷽﷽﷽﷽﷽﷽﷽"/>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ight"/>
    <w:panose1 w:val="020B0402020203020204"/>
    <w:charset w:val="4D"/>
    <w:family w:val="swiss"/>
    <w:pitch w:val="variable"/>
    <w:sig w:usb0="800000AF" w:usb1="5000204A" w:usb2="00000000" w:usb3="00000000" w:csb0="0000009B" w:csb1="00000000"/>
  </w:font>
  <w:font w:name="Baghdad">
    <w:altName w:val="﷽﷽﷽﷽﷽﷽﷽﷽"/>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Ȁ怀"/>
    <w:panose1 w:val="02000000000000000000"/>
    <w:charset w:val="00"/>
    <w:family w:val="auto"/>
    <w:pitch w:val="variable"/>
    <w:sig w:usb0="E00002FF" w:usb1="5000205B" w:usb2="00000020" w:usb3="00000000" w:csb0="0000019F" w:csb1="00000000"/>
  </w:font>
  <w:font w:name="OpenSans">
    <w:altName w:val="Calibri"/>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4863C4" w:rsidRDefault="004863C4"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4863C4" w:rsidRDefault="004863C4">
    <w:pPr>
      <w:pStyle w:val="Footer"/>
    </w:pPr>
  </w:p>
  <w:p w14:paraId="3F8B28BB" w14:textId="77777777" w:rsidR="004863C4" w:rsidRDefault="004863C4"/>
  <w:p w14:paraId="14D64A58" w14:textId="77777777" w:rsidR="00271A85" w:rsidRDefault="00271A8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4863C4" w:rsidRPr="002F1C03" w:rsidRDefault="004863C4" w:rsidP="00A65D71">
    <w:pPr>
      <w:rPr>
        <w:color w:val="2C969C"/>
        <w:sz w:val="16"/>
        <w:szCs w:val="16"/>
        <w:lang w:val="fr-CH"/>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2F1C03">
      <w:rPr>
        <w:color w:val="2C969C"/>
        <w:sz w:val="16"/>
        <w:szCs w:val="16"/>
        <w:lang w:val="fr-CH"/>
      </w:rPr>
      <w:t xml:space="preserve">ASCRES • CIRES • MINSANTE • CIRCB • GIZ               </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sidRPr="002F1C03">
          <w:rPr>
            <w:rStyle w:val="PageNumber"/>
            <w:b/>
            <w:bCs/>
            <w:noProof/>
            <w:color w:val="2C969C"/>
            <w:sz w:val="18"/>
            <w:szCs w:val="16"/>
            <w:lang w:val="fr-CH"/>
          </w:rPr>
          <w:t>3</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4863C4" w:rsidRPr="002F1C03" w:rsidRDefault="004863C4" w:rsidP="007E649B">
    <w:pPr>
      <w:pStyle w:val="Footer"/>
      <w:rPr>
        <w:lang w:val="fr-CH"/>
      </w:rPr>
    </w:pPr>
    <w:r w:rsidRPr="002F1C03">
      <w:rPr>
        <w:rStyle w:val="PageNumber"/>
        <w:lang w:val="fr-CH"/>
      </w:rPr>
      <w:tab/>
    </w:r>
  </w:p>
  <w:p w14:paraId="270903A0" w14:textId="77777777" w:rsidR="004863C4" w:rsidRPr="002F1C03" w:rsidRDefault="004863C4">
    <w:pPr>
      <w:rPr>
        <w:lang w:val="fr-CH"/>
      </w:rPr>
    </w:pPr>
  </w:p>
  <w:p w14:paraId="38551BCB" w14:textId="77777777" w:rsidR="00271A85" w:rsidRDefault="00271A8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B81B85" w14:textId="77777777" w:rsidR="00332970" w:rsidRDefault="00332970">
      <w:pPr>
        <w:spacing w:line="240" w:lineRule="auto"/>
      </w:pPr>
      <w:r>
        <w:separator/>
      </w:r>
    </w:p>
    <w:p w14:paraId="3404AA00" w14:textId="77777777" w:rsidR="00332970" w:rsidRDefault="00332970"/>
    <w:p w14:paraId="31FA9AB7" w14:textId="77777777" w:rsidR="00332970" w:rsidRDefault="00332970"/>
  </w:footnote>
  <w:footnote w:type="continuationSeparator" w:id="0">
    <w:p w14:paraId="1AEF6F53" w14:textId="77777777" w:rsidR="00332970" w:rsidRDefault="00332970">
      <w:pPr>
        <w:spacing w:line="240" w:lineRule="auto"/>
      </w:pPr>
      <w:r>
        <w:continuationSeparator/>
      </w:r>
    </w:p>
    <w:p w14:paraId="6E8E8BE8" w14:textId="77777777" w:rsidR="00332970" w:rsidRDefault="00332970"/>
    <w:p w14:paraId="6D9A2B6E" w14:textId="77777777" w:rsidR="00332970" w:rsidRDefault="003329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4863C4" w:rsidRPr="008213DB" w:rsidRDefault="004863C4" w:rsidP="008E602F">
    <w:pPr>
      <w:spacing w:line="240" w:lineRule="auto"/>
      <w:jc w:val="center"/>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5"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4863C4" w:rsidRDefault="004863C4">
    <w:pPr>
      <w:spacing w:line="240" w:lineRule="auto"/>
      <w:jc w:val="right"/>
      <w:rPr>
        <w:sz w:val="12"/>
        <w:szCs w:val="12"/>
      </w:rPr>
    </w:pPr>
    <w:r>
      <w:rPr>
        <w:sz w:val="12"/>
        <w:szCs w:val="12"/>
      </w:rPr>
      <w:t xml:space="preserve"> Jan 2021</w:t>
    </w:r>
  </w:p>
  <w:p w14:paraId="6601D726" w14:textId="2ADD1655" w:rsidR="004863C4" w:rsidRPr="007F3F9A" w:rsidRDefault="004863C4"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Pr="0077427E">
      <w:rPr>
        <w:color w:val="2C969C"/>
        <w:sz w:val="12"/>
        <w:szCs w:val="12"/>
        <w:lang w:val="en-US"/>
      </w:rPr>
      <w:t xml:space="preserve"> </w:t>
    </w:r>
  </w:p>
  <w:p w14:paraId="37716637" w14:textId="77777777" w:rsidR="00271A85" w:rsidRDefault="00271A8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01E4"/>
    <w:rsid w:val="00001BD3"/>
    <w:rsid w:val="00001E42"/>
    <w:rsid w:val="00002592"/>
    <w:rsid w:val="00002950"/>
    <w:rsid w:val="00004105"/>
    <w:rsid w:val="00004B79"/>
    <w:rsid w:val="00005669"/>
    <w:rsid w:val="000057E8"/>
    <w:rsid w:val="00013846"/>
    <w:rsid w:val="000146E6"/>
    <w:rsid w:val="000172E7"/>
    <w:rsid w:val="00025368"/>
    <w:rsid w:val="00025BAD"/>
    <w:rsid w:val="00030D32"/>
    <w:rsid w:val="00030D5A"/>
    <w:rsid w:val="00030FAC"/>
    <w:rsid w:val="000342F0"/>
    <w:rsid w:val="000343E1"/>
    <w:rsid w:val="00035311"/>
    <w:rsid w:val="0003625E"/>
    <w:rsid w:val="000371BD"/>
    <w:rsid w:val="000379F4"/>
    <w:rsid w:val="000455FC"/>
    <w:rsid w:val="00046969"/>
    <w:rsid w:val="00046A2A"/>
    <w:rsid w:val="00050746"/>
    <w:rsid w:val="00054021"/>
    <w:rsid w:val="00062E39"/>
    <w:rsid w:val="000653F5"/>
    <w:rsid w:val="00065ED7"/>
    <w:rsid w:val="0006667D"/>
    <w:rsid w:val="00070227"/>
    <w:rsid w:val="0007265F"/>
    <w:rsid w:val="00073D27"/>
    <w:rsid w:val="00074846"/>
    <w:rsid w:val="00077EA6"/>
    <w:rsid w:val="000827D6"/>
    <w:rsid w:val="000834DD"/>
    <w:rsid w:val="0008515B"/>
    <w:rsid w:val="00091789"/>
    <w:rsid w:val="00091A05"/>
    <w:rsid w:val="000927B9"/>
    <w:rsid w:val="00093C35"/>
    <w:rsid w:val="0009418B"/>
    <w:rsid w:val="000A0ED9"/>
    <w:rsid w:val="000A3715"/>
    <w:rsid w:val="000A6C33"/>
    <w:rsid w:val="000A6F7C"/>
    <w:rsid w:val="000A73EE"/>
    <w:rsid w:val="000A7E69"/>
    <w:rsid w:val="000B1F61"/>
    <w:rsid w:val="000B2361"/>
    <w:rsid w:val="000B3F2A"/>
    <w:rsid w:val="000B5389"/>
    <w:rsid w:val="000C0A46"/>
    <w:rsid w:val="000C107E"/>
    <w:rsid w:val="000C198C"/>
    <w:rsid w:val="000C4D39"/>
    <w:rsid w:val="000C50F3"/>
    <w:rsid w:val="000C6EB5"/>
    <w:rsid w:val="000D0439"/>
    <w:rsid w:val="000D4269"/>
    <w:rsid w:val="000E0EDD"/>
    <w:rsid w:val="000E12F1"/>
    <w:rsid w:val="000E3676"/>
    <w:rsid w:val="000E39B3"/>
    <w:rsid w:val="000E3E32"/>
    <w:rsid w:val="000E6D8B"/>
    <w:rsid w:val="000F0315"/>
    <w:rsid w:val="000F1911"/>
    <w:rsid w:val="000F1CFB"/>
    <w:rsid w:val="000F4C31"/>
    <w:rsid w:val="000F5FC8"/>
    <w:rsid w:val="000F76EF"/>
    <w:rsid w:val="00101251"/>
    <w:rsid w:val="00105DA6"/>
    <w:rsid w:val="00105DB0"/>
    <w:rsid w:val="001115CD"/>
    <w:rsid w:val="00111C71"/>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4AD"/>
    <w:rsid w:val="00152ABB"/>
    <w:rsid w:val="00153469"/>
    <w:rsid w:val="00153EC1"/>
    <w:rsid w:val="0015501A"/>
    <w:rsid w:val="00156B1E"/>
    <w:rsid w:val="00161B49"/>
    <w:rsid w:val="00165ED6"/>
    <w:rsid w:val="0016768F"/>
    <w:rsid w:val="00170902"/>
    <w:rsid w:val="00172239"/>
    <w:rsid w:val="0017303E"/>
    <w:rsid w:val="001749B7"/>
    <w:rsid w:val="00176129"/>
    <w:rsid w:val="00181641"/>
    <w:rsid w:val="00181C9F"/>
    <w:rsid w:val="00190297"/>
    <w:rsid w:val="001939A9"/>
    <w:rsid w:val="00193B7D"/>
    <w:rsid w:val="00195D8F"/>
    <w:rsid w:val="001A0306"/>
    <w:rsid w:val="001A13F9"/>
    <w:rsid w:val="001A527A"/>
    <w:rsid w:val="001A5DF5"/>
    <w:rsid w:val="001A7892"/>
    <w:rsid w:val="001B00A3"/>
    <w:rsid w:val="001B1DDC"/>
    <w:rsid w:val="001B1F34"/>
    <w:rsid w:val="001B2E38"/>
    <w:rsid w:val="001B34A6"/>
    <w:rsid w:val="001B49BE"/>
    <w:rsid w:val="001B5588"/>
    <w:rsid w:val="001B5DA8"/>
    <w:rsid w:val="001B7196"/>
    <w:rsid w:val="001C0682"/>
    <w:rsid w:val="001C0D41"/>
    <w:rsid w:val="001C2E5F"/>
    <w:rsid w:val="001C3900"/>
    <w:rsid w:val="001C41D8"/>
    <w:rsid w:val="001C65BA"/>
    <w:rsid w:val="001D1795"/>
    <w:rsid w:val="001D1B96"/>
    <w:rsid w:val="001D47E6"/>
    <w:rsid w:val="001E200A"/>
    <w:rsid w:val="001E3602"/>
    <w:rsid w:val="001E3F7B"/>
    <w:rsid w:val="001E41AE"/>
    <w:rsid w:val="001E5636"/>
    <w:rsid w:val="001E71F8"/>
    <w:rsid w:val="001E7519"/>
    <w:rsid w:val="001F1250"/>
    <w:rsid w:val="001F22C1"/>
    <w:rsid w:val="001F3A18"/>
    <w:rsid w:val="001F4FD0"/>
    <w:rsid w:val="001F5033"/>
    <w:rsid w:val="00201796"/>
    <w:rsid w:val="0020200F"/>
    <w:rsid w:val="002024AC"/>
    <w:rsid w:val="00203314"/>
    <w:rsid w:val="00204173"/>
    <w:rsid w:val="0021074A"/>
    <w:rsid w:val="002123CF"/>
    <w:rsid w:val="00213B72"/>
    <w:rsid w:val="00214F3D"/>
    <w:rsid w:val="0021521B"/>
    <w:rsid w:val="0021639D"/>
    <w:rsid w:val="00216DC0"/>
    <w:rsid w:val="00217B1B"/>
    <w:rsid w:val="00217B2C"/>
    <w:rsid w:val="00217DA8"/>
    <w:rsid w:val="00220CC9"/>
    <w:rsid w:val="00220DDF"/>
    <w:rsid w:val="0022461B"/>
    <w:rsid w:val="0022738E"/>
    <w:rsid w:val="00227F47"/>
    <w:rsid w:val="00230235"/>
    <w:rsid w:val="0023156F"/>
    <w:rsid w:val="002328B7"/>
    <w:rsid w:val="002346B8"/>
    <w:rsid w:val="00237896"/>
    <w:rsid w:val="002405A4"/>
    <w:rsid w:val="0024320E"/>
    <w:rsid w:val="0024429B"/>
    <w:rsid w:val="0024664A"/>
    <w:rsid w:val="00246E22"/>
    <w:rsid w:val="00247C61"/>
    <w:rsid w:val="00247CD4"/>
    <w:rsid w:val="002511D4"/>
    <w:rsid w:val="002520A0"/>
    <w:rsid w:val="00255A58"/>
    <w:rsid w:val="00255DB5"/>
    <w:rsid w:val="00260107"/>
    <w:rsid w:val="00260C68"/>
    <w:rsid w:val="0026247E"/>
    <w:rsid w:val="002625F5"/>
    <w:rsid w:val="00262953"/>
    <w:rsid w:val="00262C25"/>
    <w:rsid w:val="002630EC"/>
    <w:rsid w:val="002704E3"/>
    <w:rsid w:val="0027084F"/>
    <w:rsid w:val="00271A85"/>
    <w:rsid w:val="002721F8"/>
    <w:rsid w:val="00272369"/>
    <w:rsid w:val="0027333E"/>
    <w:rsid w:val="002745D2"/>
    <w:rsid w:val="0028114D"/>
    <w:rsid w:val="0028280C"/>
    <w:rsid w:val="00283BDA"/>
    <w:rsid w:val="00284B50"/>
    <w:rsid w:val="00284ECB"/>
    <w:rsid w:val="00286B06"/>
    <w:rsid w:val="002900B0"/>
    <w:rsid w:val="0029109F"/>
    <w:rsid w:val="00291BF4"/>
    <w:rsid w:val="002920AC"/>
    <w:rsid w:val="002922C8"/>
    <w:rsid w:val="00293059"/>
    <w:rsid w:val="002A215C"/>
    <w:rsid w:val="002A60E3"/>
    <w:rsid w:val="002A7A84"/>
    <w:rsid w:val="002B1D88"/>
    <w:rsid w:val="002B2086"/>
    <w:rsid w:val="002B218A"/>
    <w:rsid w:val="002B6318"/>
    <w:rsid w:val="002B66C6"/>
    <w:rsid w:val="002B7BA0"/>
    <w:rsid w:val="002C0BA2"/>
    <w:rsid w:val="002C11F1"/>
    <w:rsid w:val="002C1872"/>
    <w:rsid w:val="002C40AE"/>
    <w:rsid w:val="002C52B8"/>
    <w:rsid w:val="002C7455"/>
    <w:rsid w:val="002C7D73"/>
    <w:rsid w:val="002D1CD6"/>
    <w:rsid w:val="002D29E6"/>
    <w:rsid w:val="002D309C"/>
    <w:rsid w:val="002D4075"/>
    <w:rsid w:val="002D5BA4"/>
    <w:rsid w:val="002D7330"/>
    <w:rsid w:val="002E04BE"/>
    <w:rsid w:val="002E0CB3"/>
    <w:rsid w:val="002E27C7"/>
    <w:rsid w:val="002E2965"/>
    <w:rsid w:val="002E34F6"/>
    <w:rsid w:val="002E433C"/>
    <w:rsid w:val="002E43FD"/>
    <w:rsid w:val="002E5D8A"/>
    <w:rsid w:val="002E6480"/>
    <w:rsid w:val="002F0251"/>
    <w:rsid w:val="002F0EE9"/>
    <w:rsid w:val="002F134C"/>
    <w:rsid w:val="002F1C03"/>
    <w:rsid w:val="002F37E6"/>
    <w:rsid w:val="002F5213"/>
    <w:rsid w:val="002F534D"/>
    <w:rsid w:val="002F5518"/>
    <w:rsid w:val="002F7EBA"/>
    <w:rsid w:val="00300C27"/>
    <w:rsid w:val="00301917"/>
    <w:rsid w:val="00302C3D"/>
    <w:rsid w:val="00304042"/>
    <w:rsid w:val="003056C2"/>
    <w:rsid w:val="0030666B"/>
    <w:rsid w:val="00307166"/>
    <w:rsid w:val="00307A36"/>
    <w:rsid w:val="00313247"/>
    <w:rsid w:val="00315F75"/>
    <w:rsid w:val="00316CA9"/>
    <w:rsid w:val="003214AC"/>
    <w:rsid w:val="00322AF8"/>
    <w:rsid w:val="00322C61"/>
    <w:rsid w:val="003243A0"/>
    <w:rsid w:val="003258AF"/>
    <w:rsid w:val="00326747"/>
    <w:rsid w:val="00326A05"/>
    <w:rsid w:val="00331080"/>
    <w:rsid w:val="003320A4"/>
    <w:rsid w:val="00332970"/>
    <w:rsid w:val="00333C3D"/>
    <w:rsid w:val="00333F9B"/>
    <w:rsid w:val="00335DFA"/>
    <w:rsid w:val="00336C68"/>
    <w:rsid w:val="00336DFB"/>
    <w:rsid w:val="00337D63"/>
    <w:rsid w:val="0034289C"/>
    <w:rsid w:val="00345B2B"/>
    <w:rsid w:val="00346020"/>
    <w:rsid w:val="0034685D"/>
    <w:rsid w:val="00351495"/>
    <w:rsid w:val="00352332"/>
    <w:rsid w:val="00352B05"/>
    <w:rsid w:val="00353AE3"/>
    <w:rsid w:val="003551A7"/>
    <w:rsid w:val="003602B1"/>
    <w:rsid w:val="00363145"/>
    <w:rsid w:val="00363442"/>
    <w:rsid w:val="00366EF6"/>
    <w:rsid w:val="00367018"/>
    <w:rsid w:val="003700D1"/>
    <w:rsid w:val="003720D6"/>
    <w:rsid w:val="0037297D"/>
    <w:rsid w:val="00372B7F"/>
    <w:rsid w:val="00373599"/>
    <w:rsid w:val="00376281"/>
    <w:rsid w:val="00376852"/>
    <w:rsid w:val="003819A4"/>
    <w:rsid w:val="00381EAC"/>
    <w:rsid w:val="00383A39"/>
    <w:rsid w:val="00384CFE"/>
    <w:rsid w:val="00385DAB"/>
    <w:rsid w:val="00387EC9"/>
    <w:rsid w:val="0039027F"/>
    <w:rsid w:val="00391DCA"/>
    <w:rsid w:val="003A0148"/>
    <w:rsid w:val="003A4020"/>
    <w:rsid w:val="003A799C"/>
    <w:rsid w:val="003B0CA1"/>
    <w:rsid w:val="003B1570"/>
    <w:rsid w:val="003B51AD"/>
    <w:rsid w:val="003B5869"/>
    <w:rsid w:val="003B7728"/>
    <w:rsid w:val="003C190D"/>
    <w:rsid w:val="003C498A"/>
    <w:rsid w:val="003C7A37"/>
    <w:rsid w:val="003D0036"/>
    <w:rsid w:val="003D0F3E"/>
    <w:rsid w:val="003D4258"/>
    <w:rsid w:val="003E00F3"/>
    <w:rsid w:val="003E1DED"/>
    <w:rsid w:val="003E3B46"/>
    <w:rsid w:val="003E5FC4"/>
    <w:rsid w:val="003F2AC9"/>
    <w:rsid w:val="003F51F7"/>
    <w:rsid w:val="003F51F8"/>
    <w:rsid w:val="003F5F67"/>
    <w:rsid w:val="003F5FE6"/>
    <w:rsid w:val="003F7F39"/>
    <w:rsid w:val="004018AA"/>
    <w:rsid w:val="00402FD6"/>
    <w:rsid w:val="00403141"/>
    <w:rsid w:val="00404671"/>
    <w:rsid w:val="004069EE"/>
    <w:rsid w:val="004071BA"/>
    <w:rsid w:val="00412999"/>
    <w:rsid w:val="004152F8"/>
    <w:rsid w:val="0041602E"/>
    <w:rsid w:val="004206E7"/>
    <w:rsid w:val="00420920"/>
    <w:rsid w:val="0042186D"/>
    <w:rsid w:val="00422B6C"/>
    <w:rsid w:val="00424808"/>
    <w:rsid w:val="00426C0E"/>
    <w:rsid w:val="00430531"/>
    <w:rsid w:val="00431331"/>
    <w:rsid w:val="00433A17"/>
    <w:rsid w:val="004343E3"/>
    <w:rsid w:val="00434AD5"/>
    <w:rsid w:val="00435716"/>
    <w:rsid w:val="0043682D"/>
    <w:rsid w:val="00441D17"/>
    <w:rsid w:val="00442901"/>
    <w:rsid w:val="0044314B"/>
    <w:rsid w:val="004447CE"/>
    <w:rsid w:val="00445739"/>
    <w:rsid w:val="00447978"/>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863C4"/>
    <w:rsid w:val="0049035B"/>
    <w:rsid w:val="004937B3"/>
    <w:rsid w:val="004954D4"/>
    <w:rsid w:val="004958EF"/>
    <w:rsid w:val="00495AC5"/>
    <w:rsid w:val="004966A6"/>
    <w:rsid w:val="00497452"/>
    <w:rsid w:val="0049755B"/>
    <w:rsid w:val="00497E16"/>
    <w:rsid w:val="004A71DF"/>
    <w:rsid w:val="004B3217"/>
    <w:rsid w:val="004B4AB7"/>
    <w:rsid w:val="004C024F"/>
    <w:rsid w:val="004C025B"/>
    <w:rsid w:val="004C1C74"/>
    <w:rsid w:val="004C204A"/>
    <w:rsid w:val="004C20FC"/>
    <w:rsid w:val="004C2707"/>
    <w:rsid w:val="004C313E"/>
    <w:rsid w:val="004C4CB7"/>
    <w:rsid w:val="004C4EE1"/>
    <w:rsid w:val="004D10DC"/>
    <w:rsid w:val="004D58EF"/>
    <w:rsid w:val="004D65D8"/>
    <w:rsid w:val="004E000B"/>
    <w:rsid w:val="004E0F9B"/>
    <w:rsid w:val="004E2811"/>
    <w:rsid w:val="004F14D8"/>
    <w:rsid w:val="004F285E"/>
    <w:rsid w:val="004F3AFD"/>
    <w:rsid w:val="004F4E2C"/>
    <w:rsid w:val="004F5919"/>
    <w:rsid w:val="004F6016"/>
    <w:rsid w:val="004F768B"/>
    <w:rsid w:val="00501FFE"/>
    <w:rsid w:val="00502D7B"/>
    <w:rsid w:val="005030BA"/>
    <w:rsid w:val="005043D0"/>
    <w:rsid w:val="00505B27"/>
    <w:rsid w:val="00506398"/>
    <w:rsid w:val="00506D73"/>
    <w:rsid w:val="00512BEB"/>
    <w:rsid w:val="00512EC5"/>
    <w:rsid w:val="005137DA"/>
    <w:rsid w:val="005140EC"/>
    <w:rsid w:val="00516FB0"/>
    <w:rsid w:val="005179E1"/>
    <w:rsid w:val="00521A5C"/>
    <w:rsid w:val="00523B78"/>
    <w:rsid w:val="005264A0"/>
    <w:rsid w:val="00530F83"/>
    <w:rsid w:val="0053160A"/>
    <w:rsid w:val="005319DE"/>
    <w:rsid w:val="00535EF9"/>
    <w:rsid w:val="00537C03"/>
    <w:rsid w:val="005402AD"/>
    <w:rsid w:val="0054062A"/>
    <w:rsid w:val="005419F4"/>
    <w:rsid w:val="00543B2F"/>
    <w:rsid w:val="0054628C"/>
    <w:rsid w:val="00546AD2"/>
    <w:rsid w:val="00550783"/>
    <w:rsid w:val="00551311"/>
    <w:rsid w:val="00551D63"/>
    <w:rsid w:val="0055245C"/>
    <w:rsid w:val="00552C66"/>
    <w:rsid w:val="005554CC"/>
    <w:rsid w:val="005575A5"/>
    <w:rsid w:val="0056022A"/>
    <w:rsid w:val="00564A35"/>
    <w:rsid w:val="005651BB"/>
    <w:rsid w:val="0056780D"/>
    <w:rsid w:val="005713C8"/>
    <w:rsid w:val="00573C1A"/>
    <w:rsid w:val="00575AAD"/>
    <w:rsid w:val="005778F4"/>
    <w:rsid w:val="005779FD"/>
    <w:rsid w:val="00580212"/>
    <w:rsid w:val="00580632"/>
    <w:rsid w:val="00583151"/>
    <w:rsid w:val="005834FC"/>
    <w:rsid w:val="00585473"/>
    <w:rsid w:val="0058576D"/>
    <w:rsid w:val="00585C8D"/>
    <w:rsid w:val="00586B3C"/>
    <w:rsid w:val="00590A47"/>
    <w:rsid w:val="005918EA"/>
    <w:rsid w:val="00593897"/>
    <w:rsid w:val="00594EC6"/>
    <w:rsid w:val="005975BF"/>
    <w:rsid w:val="005A011A"/>
    <w:rsid w:val="005A0C5A"/>
    <w:rsid w:val="005A2163"/>
    <w:rsid w:val="005A28FA"/>
    <w:rsid w:val="005A3770"/>
    <w:rsid w:val="005A5769"/>
    <w:rsid w:val="005B04AF"/>
    <w:rsid w:val="005B19A8"/>
    <w:rsid w:val="005B38E4"/>
    <w:rsid w:val="005B418A"/>
    <w:rsid w:val="005B493F"/>
    <w:rsid w:val="005B5513"/>
    <w:rsid w:val="005B5F90"/>
    <w:rsid w:val="005B7476"/>
    <w:rsid w:val="005B7FD2"/>
    <w:rsid w:val="005C2C95"/>
    <w:rsid w:val="005C3427"/>
    <w:rsid w:val="005C41B2"/>
    <w:rsid w:val="005C6EE6"/>
    <w:rsid w:val="005C6FFA"/>
    <w:rsid w:val="005D0814"/>
    <w:rsid w:val="005D3CEF"/>
    <w:rsid w:val="005D48AD"/>
    <w:rsid w:val="005D4A46"/>
    <w:rsid w:val="005E0489"/>
    <w:rsid w:val="005E11CF"/>
    <w:rsid w:val="005E49D0"/>
    <w:rsid w:val="005E5FF9"/>
    <w:rsid w:val="005F24E8"/>
    <w:rsid w:val="005F43CD"/>
    <w:rsid w:val="005F6F73"/>
    <w:rsid w:val="005F701C"/>
    <w:rsid w:val="006000D5"/>
    <w:rsid w:val="00604490"/>
    <w:rsid w:val="006047B8"/>
    <w:rsid w:val="00606A20"/>
    <w:rsid w:val="00607933"/>
    <w:rsid w:val="00612A10"/>
    <w:rsid w:val="006175E7"/>
    <w:rsid w:val="00617F29"/>
    <w:rsid w:val="006219BA"/>
    <w:rsid w:val="00622427"/>
    <w:rsid w:val="00622A61"/>
    <w:rsid w:val="0062447C"/>
    <w:rsid w:val="00624B00"/>
    <w:rsid w:val="00625920"/>
    <w:rsid w:val="0062668E"/>
    <w:rsid w:val="00630ECB"/>
    <w:rsid w:val="006359A4"/>
    <w:rsid w:val="006402D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5BE1"/>
    <w:rsid w:val="00666305"/>
    <w:rsid w:val="00666E09"/>
    <w:rsid w:val="00667C78"/>
    <w:rsid w:val="00670589"/>
    <w:rsid w:val="00670E4C"/>
    <w:rsid w:val="00672797"/>
    <w:rsid w:val="00673592"/>
    <w:rsid w:val="00675A47"/>
    <w:rsid w:val="006761EA"/>
    <w:rsid w:val="00676262"/>
    <w:rsid w:val="00677215"/>
    <w:rsid w:val="00677D60"/>
    <w:rsid w:val="00680DD2"/>
    <w:rsid w:val="00685077"/>
    <w:rsid w:val="006853F6"/>
    <w:rsid w:val="00686618"/>
    <w:rsid w:val="00687BF7"/>
    <w:rsid w:val="006922AD"/>
    <w:rsid w:val="00695E76"/>
    <w:rsid w:val="006A0950"/>
    <w:rsid w:val="006A0E2D"/>
    <w:rsid w:val="006A5A3E"/>
    <w:rsid w:val="006A63BF"/>
    <w:rsid w:val="006B183A"/>
    <w:rsid w:val="006B2A9B"/>
    <w:rsid w:val="006B3068"/>
    <w:rsid w:val="006B49E0"/>
    <w:rsid w:val="006B4BD8"/>
    <w:rsid w:val="006B53B9"/>
    <w:rsid w:val="006B5F2E"/>
    <w:rsid w:val="006B62EB"/>
    <w:rsid w:val="006B7E93"/>
    <w:rsid w:val="006C0B92"/>
    <w:rsid w:val="006C2478"/>
    <w:rsid w:val="006C3AC9"/>
    <w:rsid w:val="006C4BF6"/>
    <w:rsid w:val="006D0713"/>
    <w:rsid w:val="006D1117"/>
    <w:rsid w:val="006D2DA6"/>
    <w:rsid w:val="006D3356"/>
    <w:rsid w:val="006D3C46"/>
    <w:rsid w:val="006D4201"/>
    <w:rsid w:val="006D5C40"/>
    <w:rsid w:val="006D5F90"/>
    <w:rsid w:val="006D69F1"/>
    <w:rsid w:val="006E0E6F"/>
    <w:rsid w:val="006E40F9"/>
    <w:rsid w:val="006E5205"/>
    <w:rsid w:val="006E65E0"/>
    <w:rsid w:val="006E7C67"/>
    <w:rsid w:val="006F0E9E"/>
    <w:rsid w:val="006F1A5D"/>
    <w:rsid w:val="006F3DC7"/>
    <w:rsid w:val="006F4E6D"/>
    <w:rsid w:val="006F6511"/>
    <w:rsid w:val="00706599"/>
    <w:rsid w:val="007102DF"/>
    <w:rsid w:val="007127BC"/>
    <w:rsid w:val="00713A3C"/>
    <w:rsid w:val="007147F5"/>
    <w:rsid w:val="00716A33"/>
    <w:rsid w:val="00720650"/>
    <w:rsid w:val="00722566"/>
    <w:rsid w:val="00725A23"/>
    <w:rsid w:val="0073130A"/>
    <w:rsid w:val="00733CB2"/>
    <w:rsid w:val="00741CA7"/>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67FC8"/>
    <w:rsid w:val="00770FB3"/>
    <w:rsid w:val="00771760"/>
    <w:rsid w:val="0077427E"/>
    <w:rsid w:val="0077581E"/>
    <w:rsid w:val="0077693F"/>
    <w:rsid w:val="00776D41"/>
    <w:rsid w:val="00776DA5"/>
    <w:rsid w:val="00777462"/>
    <w:rsid w:val="00777538"/>
    <w:rsid w:val="00784CB3"/>
    <w:rsid w:val="00786D44"/>
    <w:rsid w:val="00791846"/>
    <w:rsid w:val="007936EC"/>
    <w:rsid w:val="00794395"/>
    <w:rsid w:val="00796F86"/>
    <w:rsid w:val="007A00C1"/>
    <w:rsid w:val="007A3B07"/>
    <w:rsid w:val="007A3F71"/>
    <w:rsid w:val="007A46D3"/>
    <w:rsid w:val="007A5564"/>
    <w:rsid w:val="007A690D"/>
    <w:rsid w:val="007B53FE"/>
    <w:rsid w:val="007B7407"/>
    <w:rsid w:val="007C22C3"/>
    <w:rsid w:val="007C2F87"/>
    <w:rsid w:val="007C339D"/>
    <w:rsid w:val="007D0A28"/>
    <w:rsid w:val="007D123C"/>
    <w:rsid w:val="007D262D"/>
    <w:rsid w:val="007D2964"/>
    <w:rsid w:val="007D3F84"/>
    <w:rsid w:val="007D45C6"/>
    <w:rsid w:val="007D5B05"/>
    <w:rsid w:val="007E1517"/>
    <w:rsid w:val="007E19A3"/>
    <w:rsid w:val="007E1CB6"/>
    <w:rsid w:val="007E2822"/>
    <w:rsid w:val="007E5063"/>
    <w:rsid w:val="007E5662"/>
    <w:rsid w:val="007E5C5D"/>
    <w:rsid w:val="007E649B"/>
    <w:rsid w:val="007E6C14"/>
    <w:rsid w:val="007F2DC7"/>
    <w:rsid w:val="007F3F9A"/>
    <w:rsid w:val="007F56C6"/>
    <w:rsid w:val="007F790D"/>
    <w:rsid w:val="007F7B05"/>
    <w:rsid w:val="00800063"/>
    <w:rsid w:val="00800C06"/>
    <w:rsid w:val="00801FA3"/>
    <w:rsid w:val="00803EC3"/>
    <w:rsid w:val="00804995"/>
    <w:rsid w:val="00805A48"/>
    <w:rsid w:val="00805B6C"/>
    <w:rsid w:val="008061DC"/>
    <w:rsid w:val="008106B2"/>
    <w:rsid w:val="00810D69"/>
    <w:rsid w:val="00811078"/>
    <w:rsid w:val="00811C11"/>
    <w:rsid w:val="008121C5"/>
    <w:rsid w:val="008127C8"/>
    <w:rsid w:val="0081283C"/>
    <w:rsid w:val="008150B6"/>
    <w:rsid w:val="0081579E"/>
    <w:rsid w:val="00816C27"/>
    <w:rsid w:val="008173EB"/>
    <w:rsid w:val="008213DB"/>
    <w:rsid w:val="00822798"/>
    <w:rsid w:val="008231FF"/>
    <w:rsid w:val="0082431E"/>
    <w:rsid w:val="00827965"/>
    <w:rsid w:val="00831848"/>
    <w:rsid w:val="008343F5"/>
    <w:rsid w:val="0084207A"/>
    <w:rsid w:val="00842DF6"/>
    <w:rsid w:val="00844BF8"/>
    <w:rsid w:val="00850858"/>
    <w:rsid w:val="00850F57"/>
    <w:rsid w:val="00851857"/>
    <w:rsid w:val="00851EE6"/>
    <w:rsid w:val="00852B4C"/>
    <w:rsid w:val="00854005"/>
    <w:rsid w:val="00854D70"/>
    <w:rsid w:val="00855554"/>
    <w:rsid w:val="00856029"/>
    <w:rsid w:val="0086000A"/>
    <w:rsid w:val="0086139D"/>
    <w:rsid w:val="00861DD8"/>
    <w:rsid w:val="00867B0B"/>
    <w:rsid w:val="00870817"/>
    <w:rsid w:val="0087130E"/>
    <w:rsid w:val="00872E2B"/>
    <w:rsid w:val="00873C67"/>
    <w:rsid w:val="00876B24"/>
    <w:rsid w:val="00877A58"/>
    <w:rsid w:val="00880231"/>
    <w:rsid w:val="0088040E"/>
    <w:rsid w:val="00880720"/>
    <w:rsid w:val="00882E44"/>
    <w:rsid w:val="00885179"/>
    <w:rsid w:val="00885B6F"/>
    <w:rsid w:val="008919C9"/>
    <w:rsid w:val="00893701"/>
    <w:rsid w:val="008941A8"/>
    <w:rsid w:val="008944DF"/>
    <w:rsid w:val="0089729D"/>
    <w:rsid w:val="008972B8"/>
    <w:rsid w:val="008A0BC7"/>
    <w:rsid w:val="008A1E0B"/>
    <w:rsid w:val="008A250D"/>
    <w:rsid w:val="008A30D0"/>
    <w:rsid w:val="008A3BC6"/>
    <w:rsid w:val="008A61E5"/>
    <w:rsid w:val="008A7DA2"/>
    <w:rsid w:val="008B3F1D"/>
    <w:rsid w:val="008B588C"/>
    <w:rsid w:val="008C261C"/>
    <w:rsid w:val="008C29B3"/>
    <w:rsid w:val="008C50DC"/>
    <w:rsid w:val="008C70B3"/>
    <w:rsid w:val="008C7B1E"/>
    <w:rsid w:val="008D047D"/>
    <w:rsid w:val="008D0831"/>
    <w:rsid w:val="008D1633"/>
    <w:rsid w:val="008D2E34"/>
    <w:rsid w:val="008D756E"/>
    <w:rsid w:val="008E01F5"/>
    <w:rsid w:val="008E1131"/>
    <w:rsid w:val="008E34EC"/>
    <w:rsid w:val="008E5876"/>
    <w:rsid w:val="008E602F"/>
    <w:rsid w:val="008E6352"/>
    <w:rsid w:val="008F2226"/>
    <w:rsid w:val="008F42A1"/>
    <w:rsid w:val="008F48D6"/>
    <w:rsid w:val="008F671E"/>
    <w:rsid w:val="008F7CF1"/>
    <w:rsid w:val="00900745"/>
    <w:rsid w:val="009007A1"/>
    <w:rsid w:val="00903335"/>
    <w:rsid w:val="009040CD"/>
    <w:rsid w:val="00907179"/>
    <w:rsid w:val="00907D76"/>
    <w:rsid w:val="00912916"/>
    <w:rsid w:val="00913865"/>
    <w:rsid w:val="009140E7"/>
    <w:rsid w:val="0091446C"/>
    <w:rsid w:val="00914727"/>
    <w:rsid w:val="0091486B"/>
    <w:rsid w:val="00914E2F"/>
    <w:rsid w:val="00915A4D"/>
    <w:rsid w:val="0091616E"/>
    <w:rsid w:val="009166F3"/>
    <w:rsid w:val="0091692C"/>
    <w:rsid w:val="00917B78"/>
    <w:rsid w:val="00920E05"/>
    <w:rsid w:val="00923808"/>
    <w:rsid w:val="0092456D"/>
    <w:rsid w:val="00925A4A"/>
    <w:rsid w:val="00926972"/>
    <w:rsid w:val="00930E5E"/>
    <w:rsid w:val="00932F55"/>
    <w:rsid w:val="0093399E"/>
    <w:rsid w:val="0093571C"/>
    <w:rsid w:val="0093785A"/>
    <w:rsid w:val="009400FB"/>
    <w:rsid w:val="00940D99"/>
    <w:rsid w:val="00941B16"/>
    <w:rsid w:val="0094509B"/>
    <w:rsid w:val="00945B9D"/>
    <w:rsid w:val="0094701B"/>
    <w:rsid w:val="009477C7"/>
    <w:rsid w:val="00947A2B"/>
    <w:rsid w:val="00954910"/>
    <w:rsid w:val="00957A04"/>
    <w:rsid w:val="00963087"/>
    <w:rsid w:val="009638B7"/>
    <w:rsid w:val="0096562A"/>
    <w:rsid w:val="009713C9"/>
    <w:rsid w:val="00971ED0"/>
    <w:rsid w:val="00972F64"/>
    <w:rsid w:val="00985EA3"/>
    <w:rsid w:val="00986AFE"/>
    <w:rsid w:val="00986EDC"/>
    <w:rsid w:val="00990356"/>
    <w:rsid w:val="00990446"/>
    <w:rsid w:val="009920B8"/>
    <w:rsid w:val="00993A53"/>
    <w:rsid w:val="00993B03"/>
    <w:rsid w:val="00994873"/>
    <w:rsid w:val="00994D9F"/>
    <w:rsid w:val="00997D07"/>
    <w:rsid w:val="009A4A80"/>
    <w:rsid w:val="009A7ACF"/>
    <w:rsid w:val="009B1332"/>
    <w:rsid w:val="009B35F6"/>
    <w:rsid w:val="009B4256"/>
    <w:rsid w:val="009B7B7A"/>
    <w:rsid w:val="009C1108"/>
    <w:rsid w:val="009C12F8"/>
    <w:rsid w:val="009C1E20"/>
    <w:rsid w:val="009C26FA"/>
    <w:rsid w:val="009C2EBE"/>
    <w:rsid w:val="009C4682"/>
    <w:rsid w:val="009C4DB3"/>
    <w:rsid w:val="009D077C"/>
    <w:rsid w:val="009D240D"/>
    <w:rsid w:val="009D2EBE"/>
    <w:rsid w:val="009D3572"/>
    <w:rsid w:val="009D40E1"/>
    <w:rsid w:val="009D511D"/>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682"/>
    <w:rsid w:val="00A24A99"/>
    <w:rsid w:val="00A25B63"/>
    <w:rsid w:val="00A262DF"/>
    <w:rsid w:val="00A2654B"/>
    <w:rsid w:val="00A30A66"/>
    <w:rsid w:val="00A32634"/>
    <w:rsid w:val="00A36B65"/>
    <w:rsid w:val="00A36DC4"/>
    <w:rsid w:val="00A37C34"/>
    <w:rsid w:val="00A422AC"/>
    <w:rsid w:val="00A43A74"/>
    <w:rsid w:val="00A505C6"/>
    <w:rsid w:val="00A51DC6"/>
    <w:rsid w:val="00A52607"/>
    <w:rsid w:val="00A61D0C"/>
    <w:rsid w:val="00A6341E"/>
    <w:rsid w:val="00A6480A"/>
    <w:rsid w:val="00A65D71"/>
    <w:rsid w:val="00A66DB6"/>
    <w:rsid w:val="00A718D3"/>
    <w:rsid w:val="00A73CCE"/>
    <w:rsid w:val="00A73D4E"/>
    <w:rsid w:val="00A7420A"/>
    <w:rsid w:val="00A749F7"/>
    <w:rsid w:val="00A77717"/>
    <w:rsid w:val="00A8322B"/>
    <w:rsid w:val="00A83C37"/>
    <w:rsid w:val="00A846EC"/>
    <w:rsid w:val="00A85A14"/>
    <w:rsid w:val="00A85D92"/>
    <w:rsid w:val="00A87025"/>
    <w:rsid w:val="00A920BC"/>
    <w:rsid w:val="00A94839"/>
    <w:rsid w:val="00A9665C"/>
    <w:rsid w:val="00A975EF"/>
    <w:rsid w:val="00AA0EE0"/>
    <w:rsid w:val="00AA1834"/>
    <w:rsid w:val="00AA1C25"/>
    <w:rsid w:val="00AA6163"/>
    <w:rsid w:val="00AA7D7C"/>
    <w:rsid w:val="00AB1F2C"/>
    <w:rsid w:val="00AB41DA"/>
    <w:rsid w:val="00AB56DF"/>
    <w:rsid w:val="00AC1070"/>
    <w:rsid w:val="00AC2C1B"/>
    <w:rsid w:val="00AC79DC"/>
    <w:rsid w:val="00AD1B78"/>
    <w:rsid w:val="00AD23B1"/>
    <w:rsid w:val="00AD248A"/>
    <w:rsid w:val="00AD24A5"/>
    <w:rsid w:val="00AD2966"/>
    <w:rsid w:val="00AD40BF"/>
    <w:rsid w:val="00AD6B5C"/>
    <w:rsid w:val="00AD7D86"/>
    <w:rsid w:val="00AE2791"/>
    <w:rsid w:val="00AE6F99"/>
    <w:rsid w:val="00AF019D"/>
    <w:rsid w:val="00AF43A3"/>
    <w:rsid w:val="00AF5A20"/>
    <w:rsid w:val="00AF5F50"/>
    <w:rsid w:val="00AF6C26"/>
    <w:rsid w:val="00AF6FFD"/>
    <w:rsid w:val="00B00314"/>
    <w:rsid w:val="00B019C6"/>
    <w:rsid w:val="00B026F3"/>
    <w:rsid w:val="00B05377"/>
    <w:rsid w:val="00B07A55"/>
    <w:rsid w:val="00B108DF"/>
    <w:rsid w:val="00B11213"/>
    <w:rsid w:val="00B13CD0"/>
    <w:rsid w:val="00B20664"/>
    <w:rsid w:val="00B23356"/>
    <w:rsid w:val="00B2358E"/>
    <w:rsid w:val="00B23A7D"/>
    <w:rsid w:val="00B24E8C"/>
    <w:rsid w:val="00B24FCA"/>
    <w:rsid w:val="00B26617"/>
    <w:rsid w:val="00B26C03"/>
    <w:rsid w:val="00B27194"/>
    <w:rsid w:val="00B27321"/>
    <w:rsid w:val="00B3171C"/>
    <w:rsid w:val="00B33C0C"/>
    <w:rsid w:val="00B35163"/>
    <w:rsid w:val="00B40147"/>
    <w:rsid w:val="00B406CC"/>
    <w:rsid w:val="00B41863"/>
    <w:rsid w:val="00B41DDD"/>
    <w:rsid w:val="00B41EF0"/>
    <w:rsid w:val="00B45110"/>
    <w:rsid w:val="00B455AE"/>
    <w:rsid w:val="00B46113"/>
    <w:rsid w:val="00B4660A"/>
    <w:rsid w:val="00B47738"/>
    <w:rsid w:val="00B50F01"/>
    <w:rsid w:val="00B51642"/>
    <w:rsid w:val="00B56006"/>
    <w:rsid w:val="00B5653F"/>
    <w:rsid w:val="00B60D4F"/>
    <w:rsid w:val="00B6107B"/>
    <w:rsid w:val="00B65BE2"/>
    <w:rsid w:val="00B65CDC"/>
    <w:rsid w:val="00B67721"/>
    <w:rsid w:val="00B756CE"/>
    <w:rsid w:val="00B76456"/>
    <w:rsid w:val="00B80E91"/>
    <w:rsid w:val="00B81437"/>
    <w:rsid w:val="00B83E59"/>
    <w:rsid w:val="00B84320"/>
    <w:rsid w:val="00B86071"/>
    <w:rsid w:val="00B87983"/>
    <w:rsid w:val="00B87CD5"/>
    <w:rsid w:val="00B9041B"/>
    <w:rsid w:val="00B91101"/>
    <w:rsid w:val="00B9372D"/>
    <w:rsid w:val="00B94E1F"/>
    <w:rsid w:val="00B96679"/>
    <w:rsid w:val="00B97031"/>
    <w:rsid w:val="00B97F00"/>
    <w:rsid w:val="00BA1B64"/>
    <w:rsid w:val="00BA3F09"/>
    <w:rsid w:val="00BA664F"/>
    <w:rsid w:val="00BA6F51"/>
    <w:rsid w:val="00BA73A0"/>
    <w:rsid w:val="00BA79CA"/>
    <w:rsid w:val="00BA7A87"/>
    <w:rsid w:val="00BB0AD9"/>
    <w:rsid w:val="00BB1ACF"/>
    <w:rsid w:val="00BB2241"/>
    <w:rsid w:val="00BB23EE"/>
    <w:rsid w:val="00BB3418"/>
    <w:rsid w:val="00BB360C"/>
    <w:rsid w:val="00BB5E04"/>
    <w:rsid w:val="00BB66B4"/>
    <w:rsid w:val="00BB7831"/>
    <w:rsid w:val="00BB7F4B"/>
    <w:rsid w:val="00BC0211"/>
    <w:rsid w:val="00BC06B6"/>
    <w:rsid w:val="00BC0EE9"/>
    <w:rsid w:val="00BC47F0"/>
    <w:rsid w:val="00BC4FA9"/>
    <w:rsid w:val="00BD11D9"/>
    <w:rsid w:val="00BD1463"/>
    <w:rsid w:val="00BD3786"/>
    <w:rsid w:val="00BD3BFC"/>
    <w:rsid w:val="00BD3CDC"/>
    <w:rsid w:val="00BD3F5D"/>
    <w:rsid w:val="00BD5974"/>
    <w:rsid w:val="00BE1153"/>
    <w:rsid w:val="00BE3888"/>
    <w:rsid w:val="00BE4467"/>
    <w:rsid w:val="00BE6198"/>
    <w:rsid w:val="00BF1661"/>
    <w:rsid w:val="00BF217A"/>
    <w:rsid w:val="00BF27E7"/>
    <w:rsid w:val="00BF5991"/>
    <w:rsid w:val="00BF620E"/>
    <w:rsid w:val="00BF629D"/>
    <w:rsid w:val="00C000E1"/>
    <w:rsid w:val="00C01C47"/>
    <w:rsid w:val="00C01FA6"/>
    <w:rsid w:val="00C02191"/>
    <w:rsid w:val="00C02622"/>
    <w:rsid w:val="00C02CE4"/>
    <w:rsid w:val="00C04910"/>
    <w:rsid w:val="00C04A9A"/>
    <w:rsid w:val="00C06C9E"/>
    <w:rsid w:val="00C07B76"/>
    <w:rsid w:val="00C113FD"/>
    <w:rsid w:val="00C1530D"/>
    <w:rsid w:val="00C21A25"/>
    <w:rsid w:val="00C23BCB"/>
    <w:rsid w:val="00C2685A"/>
    <w:rsid w:val="00C26C82"/>
    <w:rsid w:val="00C27B0E"/>
    <w:rsid w:val="00C321D3"/>
    <w:rsid w:val="00C32FB3"/>
    <w:rsid w:val="00C3300F"/>
    <w:rsid w:val="00C33080"/>
    <w:rsid w:val="00C433AC"/>
    <w:rsid w:val="00C43CFC"/>
    <w:rsid w:val="00C47470"/>
    <w:rsid w:val="00C51A64"/>
    <w:rsid w:val="00C55901"/>
    <w:rsid w:val="00C60588"/>
    <w:rsid w:val="00C60616"/>
    <w:rsid w:val="00C643C0"/>
    <w:rsid w:val="00C658A5"/>
    <w:rsid w:val="00C66876"/>
    <w:rsid w:val="00C749F2"/>
    <w:rsid w:val="00C83487"/>
    <w:rsid w:val="00C83560"/>
    <w:rsid w:val="00C86220"/>
    <w:rsid w:val="00C932DD"/>
    <w:rsid w:val="00C93510"/>
    <w:rsid w:val="00C95739"/>
    <w:rsid w:val="00C9748D"/>
    <w:rsid w:val="00CA57F7"/>
    <w:rsid w:val="00CA618F"/>
    <w:rsid w:val="00CA7281"/>
    <w:rsid w:val="00CB04F4"/>
    <w:rsid w:val="00CB0573"/>
    <w:rsid w:val="00CB1155"/>
    <w:rsid w:val="00CB17A2"/>
    <w:rsid w:val="00CB4017"/>
    <w:rsid w:val="00CB4641"/>
    <w:rsid w:val="00CB6E08"/>
    <w:rsid w:val="00CB6E2C"/>
    <w:rsid w:val="00CC1DA6"/>
    <w:rsid w:val="00CC3C0A"/>
    <w:rsid w:val="00CC3DA3"/>
    <w:rsid w:val="00CC513B"/>
    <w:rsid w:val="00CC5CE3"/>
    <w:rsid w:val="00CC7A01"/>
    <w:rsid w:val="00CC7D97"/>
    <w:rsid w:val="00CC7FEA"/>
    <w:rsid w:val="00CD017D"/>
    <w:rsid w:val="00CD3F0C"/>
    <w:rsid w:val="00CD6A00"/>
    <w:rsid w:val="00CD79D0"/>
    <w:rsid w:val="00CE1354"/>
    <w:rsid w:val="00CE1AE9"/>
    <w:rsid w:val="00CE1C8C"/>
    <w:rsid w:val="00CE7895"/>
    <w:rsid w:val="00CF0359"/>
    <w:rsid w:val="00CF0C86"/>
    <w:rsid w:val="00CF0CFF"/>
    <w:rsid w:val="00CF236B"/>
    <w:rsid w:val="00CF2C76"/>
    <w:rsid w:val="00CF45EF"/>
    <w:rsid w:val="00CF4C22"/>
    <w:rsid w:val="00CF57DD"/>
    <w:rsid w:val="00CF5B43"/>
    <w:rsid w:val="00D005B8"/>
    <w:rsid w:val="00D01A75"/>
    <w:rsid w:val="00D01EAC"/>
    <w:rsid w:val="00D021FD"/>
    <w:rsid w:val="00D05500"/>
    <w:rsid w:val="00D0703F"/>
    <w:rsid w:val="00D073B0"/>
    <w:rsid w:val="00D07C67"/>
    <w:rsid w:val="00D10D73"/>
    <w:rsid w:val="00D1437A"/>
    <w:rsid w:val="00D1457B"/>
    <w:rsid w:val="00D1696E"/>
    <w:rsid w:val="00D25163"/>
    <w:rsid w:val="00D271A9"/>
    <w:rsid w:val="00D314C5"/>
    <w:rsid w:val="00D3152D"/>
    <w:rsid w:val="00D32259"/>
    <w:rsid w:val="00D33A9A"/>
    <w:rsid w:val="00D33BEA"/>
    <w:rsid w:val="00D33FB5"/>
    <w:rsid w:val="00D3402D"/>
    <w:rsid w:val="00D35221"/>
    <w:rsid w:val="00D35286"/>
    <w:rsid w:val="00D35E59"/>
    <w:rsid w:val="00D36C17"/>
    <w:rsid w:val="00D41728"/>
    <w:rsid w:val="00D44F23"/>
    <w:rsid w:val="00D463E1"/>
    <w:rsid w:val="00D51540"/>
    <w:rsid w:val="00D54B49"/>
    <w:rsid w:val="00D54CEA"/>
    <w:rsid w:val="00D550BF"/>
    <w:rsid w:val="00D610C6"/>
    <w:rsid w:val="00D6246B"/>
    <w:rsid w:val="00D6383B"/>
    <w:rsid w:val="00D668CE"/>
    <w:rsid w:val="00D66E74"/>
    <w:rsid w:val="00D719C9"/>
    <w:rsid w:val="00D72F91"/>
    <w:rsid w:val="00D735D8"/>
    <w:rsid w:val="00D74540"/>
    <w:rsid w:val="00D74C82"/>
    <w:rsid w:val="00D75020"/>
    <w:rsid w:val="00D758E6"/>
    <w:rsid w:val="00D7605F"/>
    <w:rsid w:val="00D763FD"/>
    <w:rsid w:val="00D85758"/>
    <w:rsid w:val="00D85F92"/>
    <w:rsid w:val="00D901D3"/>
    <w:rsid w:val="00D91ED0"/>
    <w:rsid w:val="00D937A1"/>
    <w:rsid w:val="00D95815"/>
    <w:rsid w:val="00D95966"/>
    <w:rsid w:val="00D97293"/>
    <w:rsid w:val="00DA155F"/>
    <w:rsid w:val="00DA45EE"/>
    <w:rsid w:val="00DA5E1F"/>
    <w:rsid w:val="00DA6D21"/>
    <w:rsid w:val="00DA7A3B"/>
    <w:rsid w:val="00DB058D"/>
    <w:rsid w:val="00DB1289"/>
    <w:rsid w:val="00DB1C00"/>
    <w:rsid w:val="00DB317B"/>
    <w:rsid w:val="00DB5359"/>
    <w:rsid w:val="00DB74B9"/>
    <w:rsid w:val="00DB7D0E"/>
    <w:rsid w:val="00DC10AD"/>
    <w:rsid w:val="00DC1F4F"/>
    <w:rsid w:val="00DC3D1A"/>
    <w:rsid w:val="00DC4642"/>
    <w:rsid w:val="00DC4EA8"/>
    <w:rsid w:val="00DC58FF"/>
    <w:rsid w:val="00DC7032"/>
    <w:rsid w:val="00DC7630"/>
    <w:rsid w:val="00DD0206"/>
    <w:rsid w:val="00DD2332"/>
    <w:rsid w:val="00DD7A78"/>
    <w:rsid w:val="00DE11C4"/>
    <w:rsid w:val="00DE224D"/>
    <w:rsid w:val="00DE3013"/>
    <w:rsid w:val="00DE43D0"/>
    <w:rsid w:val="00DE4743"/>
    <w:rsid w:val="00DE52DA"/>
    <w:rsid w:val="00DF0113"/>
    <w:rsid w:val="00DF3453"/>
    <w:rsid w:val="00DF3559"/>
    <w:rsid w:val="00DF5265"/>
    <w:rsid w:val="00E00A57"/>
    <w:rsid w:val="00E03B57"/>
    <w:rsid w:val="00E04D90"/>
    <w:rsid w:val="00E0681A"/>
    <w:rsid w:val="00E1309F"/>
    <w:rsid w:val="00E13E42"/>
    <w:rsid w:val="00E15533"/>
    <w:rsid w:val="00E157BE"/>
    <w:rsid w:val="00E1636A"/>
    <w:rsid w:val="00E16CF7"/>
    <w:rsid w:val="00E17492"/>
    <w:rsid w:val="00E21311"/>
    <w:rsid w:val="00E25735"/>
    <w:rsid w:val="00E32968"/>
    <w:rsid w:val="00E32D88"/>
    <w:rsid w:val="00E32E1F"/>
    <w:rsid w:val="00E346F1"/>
    <w:rsid w:val="00E350C0"/>
    <w:rsid w:val="00E36551"/>
    <w:rsid w:val="00E379BE"/>
    <w:rsid w:val="00E37BA7"/>
    <w:rsid w:val="00E4202C"/>
    <w:rsid w:val="00E44443"/>
    <w:rsid w:val="00E4626A"/>
    <w:rsid w:val="00E464A1"/>
    <w:rsid w:val="00E52D84"/>
    <w:rsid w:val="00E5364E"/>
    <w:rsid w:val="00E55D1A"/>
    <w:rsid w:val="00E56A9B"/>
    <w:rsid w:val="00E56AE1"/>
    <w:rsid w:val="00E622B6"/>
    <w:rsid w:val="00E62FB9"/>
    <w:rsid w:val="00E6668D"/>
    <w:rsid w:val="00E672AE"/>
    <w:rsid w:val="00E677D6"/>
    <w:rsid w:val="00E67890"/>
    <w:rsid w:val="00E7017B"/>
    <w:rsid w:val="00E710C6"/>
    <w:rsid w:val="00E715E2"/>
    <w:rsid w:val="00E73989"/>
    <w:rsid w:val="00E75F34"/>
    <w:rsid w:val="00E768EB"/>
    <w:rsid w:val="00E76E6D"/>
    <w:rsid w:val="00E771DE"/>
    <w:rsid w:val="00E803DA"/>
    <w:rsid w:val="00E8204D"/>
    <w:rsid w:val="00E86D32"/>
    <w:rsid w:val="00E87843"/>
    <w:rsid w:val="00E87B2D"/>
    <w:rsid w:val="00E87C46"/>
    <w:rsid w:val="00E90AA6"/>
    <w:rsid w:val="00E91290"/>
    <w:rsid w:val="00E914B6"/>
    <w:rsid w:val="00E91DD4"/>
    <w:rsid w:val="00E920E8"/>
    <w:rsid w:val="00E92D15"/>
    <w:rsid w:val="00E92F9A"/>
    <w:rsid w:val="00E93702"/>
    <w:rsid w:val="00E94456"/>
    <w:rsid w:val="00E9541D"/>
    <w:rsid w:val="00E9542B"/>
    <w:rsid w:val="00E959EE"/>
    <w:rsid w:val="00EA1279"/>
    <w:rsid w:val="00EA27E3"/>
    <w:rsid w:val="00EA73E4"/>
    <w:rsid w:val="00EB1878"/>
    <w:rsid w:val="00EB1E5D"/>
    <w:rsid w:val="00EB2465"/>
    <w:rsid w:val="00EB2E8D"/>
    <w:rsid w:val="00EB405D"/>
    <w:rsid w:val="00EB502E"/>
    <w:rsid w:val="00EB7509"/>
    <w:rsid w:val="00EC635D"/>
    <w:rsid w:val="00EC663B"/>
    <w:rsid w:val="00ED075F"/>
    <w:rsid w:val="00ED0960"/>
    <w:rsid w:val="00ED356D"/>
    <w:rsid w:val="00ED7DD4"/>
    <w:rsid w:val="00EE3644"/>
    <w:rsid w:val="00EE533F"/>
    <w:rsid w:val="00EE7C08"/>
    <w:rsid w:val="00EF0239"/>
    <w:rsid w:val="00EF0827"/>
    <w:rsid w:val="00EF13BF"/>
    <w:rsid w:val="00EF1942"/>
    <w:rsid w:val="00EF35AA"/>
    <w:rsid w:val="00EF3AD2"/>
    <w:rsid w:val="00EF46AA"/>
    <w:rsid w:val="00EF588D"/>
    <w:rsid w:val="00EF6DDE"/>
    <w:rsid w:val="00EF6F7A"/>
    <w:rsid w:val="00EF73CE"/>
    <w:rsid w:val="00EF7425"/>
    <w:rsid w:val="00F0347C"/>
    <w:rsid w:val="00F03C1F"/>
    <w:rsid w:val="00F04ABF"/>
    <w:rsid w:val="00F129E1"/>
    <w:rsid w:val="00F1355C"/>
    <w:rsid w:val="00F13C4C"/>
    <w:rsid w:val="00F1421A"/>
    <w:rsid w:val="00F15C4C"/>
    <w:rsid w:val="00F16EDC"/>
    <w:rsid w:val="00F20B65"/>
    <w:rsid w:val="00F21486"/>
    <w:rsid w:val="00F23024"/>
    <w:rsid w:val="00F248D7"/>
    <w:rsid w:val="00F25065"/>
    <w:rsid w:val="00F25661"/>
    <w:rsid w:val="00F264A4"/>
    <w:rsid w:val="00F265C9"/>
    <w:rsid w:val="00F3087F"/>
    <w:rsid w:val="00F310CA"/>
    <w:rsid w:val="00F35F4D"/>
    <w:rsid w:val="00F409C8"/>
    <w:rsid w:val="00F42073"/>
    <w:rsid w:val="00F42B7C"/>
    <w:rsid w:val="00F42E93"/>
    <w:rsid w:val="00F43FC6"/>
    <w:rsid w:val="00F459B2"/>
    <w:rsid w:val="00F50186"/>
    <w:rsid w:val="00F51C10"/>
    <w:rsid w:val="00F525C4"/>
    <w:rsid w:val="00F53988"/>
    <w:rsid w:val="00F5456E"/>
    <w:rsid w:val="00F6231A"/>
    <w:rsid w:val="00F62619"/>
    <w:rsid w:val="00F63EF9"/>
    <w:rsid w:val="00F674DB"/>
    <w:rsid w:val="00F71493"/>
    <w:rsid w:val="00F7374E"/>
    <w:rsid w:val="00F737A5"/>
    <w:rsid w:val="00F74F3A"/>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431F"/>
    <w:rsid w:val="00F955F0"/>
    <w:rsid w:val="00FA19F5"/>
    <w:rsid w:val="00FA39D9"/>
    <w:rsid w:val="00FA3D5A"/>
    <w:rsid w:val="00FA434E"/>
    <w:rsid w:val="00FA5535"/>
    <w:rsid w:val="00FA55EF"/>
    <w:rsid w:val="00FA5D90"/>
    <w:rsid w:val="00FA5E89"/>
    <w:rsid w:val="00FB00FF"/>
    <w:rsid w:val="00FB0D5D"/>
    <w:rsid w:val="00FB1C36"/>
    <w:rsid w:val="00FB58AC"/>
    <w:rsid w:val="00FB63B4"/>
    <w:rsid w:val="00FC0871"/>
    <w:rsid w:val="00FC5089"/>
    <w:rsid w:val="00FC7315"/>
    <w:rsid w:val="00FD37E7"/>
    <w:rsid w:val="00FD3AFD"/>
    <w:rsid w:val="00FD613A"/>
    <w:rsid w:val="00FD618E"/>
    <w:rsid w:val="00FE0C05"/>
    <w:rsid w:val="00FE29B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ranck.wanda@cires.solutions" TargetMode="Externa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footer" Target="footer2.xml"/><Relationship Id="rId10" Type="http://schemas.openxmlformats.org/officeDocument/2006/relationships/hyperlink" Target="mailto:lauraciaffi2002@yahoo.fr"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25</Pages>
  <Words>12255</Words>
  <Characters>69857</Characters>
  <Application>Microsoft Office Word</Application>
  <DocSecurity>0</DocSecurity>
  <Lines>582</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144</cp:revision>
  <cp:lastPrinted>2021-01-04T17:40:00Z</cp:lastPrinted>
  <dcterms:created xsi:type="dcterms:W3CDTF">2021-01-11T12:53:00Z</dcterms:created>
  <dcterms:modified xsi:type="dcterms:W3CDTF">2021-01-1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